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091B83" w14:textId="73E12D62" w:rsidR="00376416" w:rsidRDefault="00E148B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14:paraId="6A71299C" w14:textId="77777777" w:rsidR="00DA126C" w:rsidRDefault="00BD47F3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</w:rPr>
        <w:t xml:space="preserve"> </w:t>
      </w:r>
      <w:proofErr w:type="gramStart"/>
      <w:r w:rsidR="00DA126C">
        <w:rPr>
          <w:rFonts w:ascii="Times New Roman" w:hAnsi="Times New Roman" w:cs="Times New Roman"/>
          <w:sz w:val="24"/>
        </w:rPr>
        <w:t>Adler dan Milne.</w:t>
      </w:r>
      <w:proofErr w:type="gramEnd"/>
      <w:r w:rsidR="00DA126C">
        <w:rPr>
          <w:rFonts w:ascii="Times New Roman" w:hAnsi="Times New Roman" w:cs="Times New Roman"/>
          <w:sz w:val="24"/>
        </w:rPr>
        <w:t xml:space="preserve"> 1997. </w:t>
      </w:r>
      <w:r w:rsidR="00DA126C" w:rsidRPr="00407AEC">
        <w:rPr>
          <w:rFonts w:ascii="Times New Roman" w:hAnsi="Times New Roman" w:cs="Times New Roman"/>
          <w:i/>
          <w:sz w:val="24"/>
        </w:rPr>
        <w:t>Improving The Quality Of Accouting Students Learning Through Action-Oriented Learning Tasks</w:t>
      </w:r>
      <w:r w:rsidR="00DA126C">
        <w:rPr>
          <w:rFonts w:ascii="Times New Roman" w:hAnsi="Times New Roman" w:cs="Times New Roman"/>
          <w:sz w:val="24"/>
        </w:rPr>
        <w:t xml:space="preserve">. </w:t>
      </w:r>
    </w:p>
    <w:p w14:paraId="12562848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frida, A. N &amp; Sri Handayani. 2018. </w:t>
      </w:r>
      <w:r w:rsidRPr="006D525D">
        <w:rPr>
          <w:rFonts w:ascii="Times New Roman" w:hAnsi="Times New Roman" w:cs="Times New Roman"/>
          <w:sz w:val="24"/>
        </w:rPr>
        <w:t xml:space="preserve"> </w:t>
      </w:r>
      <w:r w:rsidRPr="006D525D">
        <w:rPr>
          <w:rFonts w:ascii="Times New Roman" w:hAnsi="Times New Roman" w:cs="Times New Roman"/>
          <w:i/>
          <w:sz w:val="24"/>
        </w:rPr>
        <w:t>Meningkatkan Kemampuan Pemecahan Masalah Matematika dan Rasa Ingin Tahu Siswa Kelas XI Melalui Model ARIAS</w:t>
      </w:r>
      <w:r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r w:rsidRPr="006D525D">
        <w:rPr>
          <w:rFonts w:ascii="Times New Roman" w:hAnsi="Times New Roman" w:cs="Times New Roman"/>
          <w:sz w:val="24"/>
        </w:rPr>
        <w:t>PRISMA 1</w:t>
      </w:r>
      <w:r>
        <w:rPr>
          <w:rFonts w:ascii="Times New Roman" w:hAnsi="Times New Roman" w:cs="Times New Roman"/>
          <w:sz w:val="24"/>
        </w:rPr>
        <w:t>: 34-39.</w:t>
      </w:r>
    </w:p>
    <w:p w14:paraId="0E540722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rends, R. 2008. Learning To Teach. Jogjakarta: Pustaka Pelajar.</w:t>
      </w:r>
    </w:p>
    <w:p w14:paraId="433EFC24" w14:textId="73DE3C02" w:rsidR="009F4CCF" w:rsidRPr="00C57841" w:rsidRDefault="009F4CCF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hyaningrum, dkk. 2019. </w:t>
      </w:r>
      <w:r w:rsidRPr="00BB6747">
        <w:rPr>
          <w:rFonts w:ascii="Times New Roman" w:hAnsi="Times New Roman" w:cs="Times New Roman"/>
          <w:i/>
          <w:iCs/>
          <w:sz w:val="24"/>
          <w:szCs w:val="24"/>
        </w:rPr>
        <w:t>Pengaruh Model Pembelajaran Quantum Teaching Tipe Tndur terhadap hasil belaja</w:t>
      </w:r>
      <w:r>
        <w:rPr>
          <w:rFonts w:ascii="Times New Roman" w:hAnsi="Times New Roman" w:cs="Times New Roman"/>
          <w:sz w:val="24"/>
          <w:szCs w:val="24"/>
        </w:rPr>
        <w:t>r. Indonesian Journal Of Science and Mathematics Education, 2(3).</w:t>
      </w:r>
    </w:p>
    <w:p w14:paraId="48A266F0" w14:textId="77777777" w:rsidR="00DA126C" w:rsidRDefault="00DA126C" w:rsidP="00DA126C">
      <w:pPr>
        <w:spacing w:after="0" w:line="240" w:lineRule="auto"/>
        <w:ind w:left="709" w:right="51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wi, P. S &amp; Hendy Windya Septa. 2019. </w:t>
      </w:r>
      <w:r w:rsidRPr="00A163FC">
        <w:rPr>
          <w:rFonts w:ascii="Times New Roman" w:hAnsi="Times New Roman" w:cs="Times New Roman"/>
          <w:i/>
          <w:sz w:val="24"/>
        </w:rPr>
        <w:t>Peningkatan Kemampuan Pemecahan Masalah Dan Disposisi Matematis Siswa Dengan Pembelajaran Berbasis Masalah</w:t>
      </w:r>
      <w:r>
        <w:rPr>
          <w:rFonts w:ascii="Times New Roman" w:hAnsi="Times New Roman" w:cs="Times New Roman"/>
          <w:sz w:val="24"/>
        </w:rPr>
        <w:t>. MATHEMA JOURNAL, 1 (1): 31-39.</w:t>
      </w:r>
    </w:p>
    <w:p w14:paraId="0BAD536D" w14:textId="46FA3F75" w:rsidR="007C5698" w:rsidRDefault="007C5698" w:rsidP="00DA126C">
      <w:pPr>
        <w:spacing w:after="0" w:line="240" w:lineRule="auto"/>
        <w:ind w:left="709" w:right="51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artinah, dkk. 2019. </w:t>
      </w:r>
      <w:r w:rsidRPr="00BB6747">
        <w:rPr>
          <w:rFonts w:ascii="Times New Roman" w:hAnsi="Times New Roman" w:cs="Times New Roman"/>
          <w:i/>
          <w:iCs/>
          <w:sz w:val="24"/>
        </w:rPr>
        <w:t>Probing prompting based on ethnomathematics learning model: The Effect on mathematical communication skill</w:t>
      </w:r>
      <w:r>
        <w:rPr>
          <w:rFonts w:ascii="Times New Roman" w:hAnsi="Times New Roman" w:cs="Times New Roman"/>
          <w:sz w:val="24"/>
        </w:rPr>
        <w:t xml:space="preserve">. Journal For the education of Gifted Young Scientists, 7(4).  </w:t>
      </w:r>
    </w:p>
    <w:p w14:paraId="40B42BD2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 w:rsidRPr="006D525D">
        <w:rPr>
          <w:rFonts w:ascii="Times New Roman" w:hAnsi="Times New Roman" w:cs="Times New Roman"/>
          <w:sz w:val="24"/>
        </w:rPr>
        <w:t>Lesta</w:t>
      </w:r>
      <w:r>
        <w:rPr>
          <w:rFonts w:ascii="Times New Roman" w:hAnsi="Times New Roman" w:cs="Times New Roman"/>
          <w:sz w:val="24"/>
        </w:rPr>
        <w:t xml:space="preserve">ri, K. A. N. S., dkk. 2020. </w:t>
      </w:r>
      <w:r w:rsidRPr="006D525D">
        <w:rPr>
          <w:rFonts w:ascii="Times New Roman" w:hAnsi="Times New Roman" w:cs="Times New Roman"/>
          <w:i/>
          <w:sz w:val="24"/>
        </w:rPr>
        <w:t>Peningkatan Kemampuan Pemecahan Masalah dan Keaktifan Belajar Siswa SMA melalui Means-Ends Analysis</w:t>
      </w:r>
      <w:r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r w:rsidRPr="006D525D">
        <w:rPr>
          <w:rFonts w:ascii="Times New Roman" w:hAnsi="Times New Roman" w:cs="Times New Roman"/>
          <w:sz w:val="24"/>
        </w:rPr>
        <w:t>Jurnal</w:t>
      </w:r>
      <w:r>
        <w:rPr>
          <w:rFonts w:ascii="Times New Roman" w:hAnsi="Times New Roman" w:cs="Times New Roman"/>
          <w:sz w:val="24"/>
        </w:rPr>
        <w:t xml:space="preserve"> Nasional Pendidikan Matematika, 4(</w:t>
      </w:r>
      <w:r w:rsidRPr="006D525D">
        <w:rPr>
          <w:rFonts w:ascii="Times New Roman" w:hAnsi="Times New Roman" w:cs="Times New Roman"/>
          <w:sz w:val="24"/>
        </w:rPr>
        <w:t>2</w:t>
      </w:r>
      <w:r>
        <w:rPr>
          <w:rFonts w:ascii="Times New Roman" w:hAnsi="Times New Roman" w:cs="Times New Roman"/>
          <w:sz w:val="24"/>
        </w:rPr>
        <w:t>): 263-278.</w:t>
      </w:r>
    </w:p>
    <w:p w14:paraId="5B01E956" w14:textId="77777777" w:rsidR="00DA126C" w:rsidRDefault="00DA126C" w:rsidP="00DA126C">
      <w:pPr>
        <w:spacing w:after="0" w:line="240" w:lineRule="auto"/>
        <w:ind w:left="709" w:right="51" w:hanging="709"/>
        <w:jc w:val="both"/>
        <w:rPr>
          <w:rFonts w:ascii="Times New Roman" w:hAnsi="Times New Roman" w:cs="Times New Roman"/>
          <w:sz w:val="24"/>
        </w:rPr>
      </w:pPr>
      <w:r w:rsidRPr="00107592">
        <w:rPr>
          <w:rFonts w:ascii="Times New Roman" w:hAnsi="Times New Roman" w:cs="Times New Roman"/>
          <w:sz w:val="24"/>
        </w:rPr>
        <w:t xml:space="preserve">Muliyardi. 2006. </w:t>
      </w:r>
      <w:r w:rsidRPr="00107592">
        <w:rPr>
          <w:rFonts w:ascii="Times New Roman" w:hAnsi="Times New Roman" w:cs="Times New Roman"/>
          <w:i/>
          <w:sz w:val="24"/>
        </w:rPr>
        <w:t>Pengembangan Model Pembelajaran Matematika Menggunakan Komik di Kelas 1 Sekolah Dasar.</w:t>
      </w:r>
      <w:r w:rsidRPr="00107592">
        <w:rPr>
          <w:rFonts w:ascii="Times New Roman" w:hAnsi="Times New Roman" w:cs="Times New Roman"/>
          <w:sz w:val="24"/>
        </w:rPr>
        <w:t xml:space="preserve"> Disertasi UNESA Surabaya: Tidak Diterbitkan.</w:t>
      </w:r>
    </w:p>
    <w:p w14:paraId="73615E1B" w14:textId="77777777" w:rsidR="00DA126C" w:rsidRDefault="00DA126C" w:rsidP="00DA126C">
      <w:pPr>
        <w:spacing w:after="0" w:line="240" w:lineRule="auto"/>
        <w:ind w:left="709" w:right="51" w:hanging="709"/>
        <w:jc w:val="both"/>
        <w:rPr>
          <w:rFonts w:ascii="Times New Roman" w:hAnsi="Times New Roman" w:cs="Times New Roman"/>
          <w:sz w:val="24"/>
        </w:rPr>
      </w:pPr>
      <w:r w:rsidRPr="000E5E62">
        <w:rPr>
          <w:rFonts w:ascii="Times New Roman" w:hAnsi="Times New Roman" w:cs="Times New Roman"/>
          <w:sz w:val="24"/>
        </w:rPr>
        <w:t>National Council of T</w:t>
      </w:r>
      <w:r>
        <w:rPr>
          <w:rFonts w:ascii="Times New Roman" w:hAnsi="Times New Roman" w:cs="Times New Roman"/>
          <w:sz w:val="24"/>
        </w:rPr>
        <w:t>eachers of Mathematics (NCTM). 2000</w:t>
      </w:r>
      <w:r w:rsidRPr="000E5E62">
        <w:rPr>
          <w:rFonts w:ascii="Times New Roman" w:hAnsi="Times New Roman" w:cs="Times New Roman"/>
          <w:sz w:val="24"/>
        </w:rPr>
        <w:t xml:space="preserve">. </w:t>
      </w:r>
      <w:r w:rsidRPr="000E5E62">
        <w:rPr>
          <w:rFonts w:ascii="Times New Roman" w:hAnsi="Times New Roman" w:cs="Times New Roman"/>
          <w:i/>
          <w:sz w:val="24"/>
        </w:rPr>
        <w:t>Principles and Evaluation Standards for school Mathematics</w:t>
      </w:r>
      <w:r w:rsidRPr="000E5E62">
        <w:rPr>
          <w:rFonts w:ascii="Times New Roman" w:hAnsi="Times New Roman" w:cs="Times New Roman"/>
          <w:sz w:val="24"/>
        </w:rPr>
        <w:t>. Reston, VA: NCTM.</w:t>
      </w:r>
    </w:p>
    <w:p w14:paraId="79643827" w14:textId="77777777" w:rsidR="00DA126C" w:rsidRDefault="00DA126C" w:rsidP="00DA126C">
      <w:pPr>
        <w:spacing w:after="0" w:line="240" w:lineRule="auto"/>
        <w:ind w:left="709" w:right="51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lomp, T. &amp;</w:t>
      </w:r>
      <w:r w:rsidRPr="00891C3F">
        <w:rPr>
          <w:rFonts w:ascii="Times New Roman" w:hAnsi="Times New Roman" w:cs="Times New Roman"/>
          <w:sz w:val="24"/>
        </w:rPr>
        <w:t xml:space="preserve"> Nieveen, N. 2013. </w:t>
      </w:r>
      <w:r w:rsidRPr="000C3A1B">
        <w:rPr>
          <w:rFonts w:ascii="Times New Roman" w:hAnsi="Times New Roman" w:cs="Times New Roman"/>
          <w:i/>
          <w:sz w:val="24"/>
        </w:rPr>
        <w:t>Education Design Reserch: An Introduction</w:t>
      </w:r>
      <w:r w:rsidRPr="00891C3F">
        <w:rPr>
          <w:rFonts w:ascii="Times New Roman" w:hAnsi="Times New Roman" w:cs="Times New Roman"/>
          <w:sz w:val="24"/>
        </w:rPr>
        <w:t>. Enshede: SLO. Netherlands Institute for Curriculum Develompment.</w:t>
      </w:r>
    </w:p>
    <w:p w14:paraId="14CB243C" w14:textId="77777777" w:rsidR="00DA126C" w:rsidRDefault="00DA126C" w:rsidP="00DA126C">
      <w:pPr>
        <w:spacing w:after="0" w:line="240" w:lineRule="auto"/>
        <w:ind w:left="709" w:right="51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Polya, G. 1973. </w:t>
      </w:r>
      <w:r w:rsidRPr="00647D52">
        <w:rPr>
          <w:rFonts w:ascii="Times New Roman" w:hAnsi="Times New Roman" w:cs="Times New Roman"/>
          <w:i/>
          <w:sz w:val="24"/>
        </w:rPr>
        <w:t>How To Solve It : A New Aspect Of Mathematical Method (Second Edition)</w:t>
      </w:r>
      <w:r>
        <w:rPr>
          <w:rFonts w:ascii="Times New Roman" w:hAnsi="Times New Roman" w:cs="Times New Roman"/>
          <w:sz w:val="24"/>
        </w:rPr>
        <w:t xml:space="preserve">. New Jersey: Prenceton University Press. </w:t>
      </w:r>
    </w:p>
    <w:p w14:paraId="06EF5213" w14:textId="77777777" w:rsidR="007C5698" w:rsidRDefault="00DA126C" w:rsidP="007C5698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Purwanto. 2004. </w:t>
      </w:r>
      <w:r w:rsidRPr="00F30672">
        <w:rPr>
          <w:rFonts w:ascii="Times New Roman" w:hAnsi="Times New Roman" w:cs="Times New Roman"/>
          <w:i/>
          <w:sz w:val="24"/>
        </w:rPr>
        <w:t>Prinsip-prinsip dan tehnik evaluasi pengajaran</w:t>
      </w:r>
      <w:r>
        <w:rPr>
          <w:rFonts w:ascii="Times New Roman" w:hAnsi="Times New Roman" w:cs="Times New Roman"/>
          <w:sz w:val="24"/>
        </w:rPr>
        <w:t>. Bandung: Rosdakarya</w:t>
      </w:r>
    </w:p>
    <w:p w14:paraId="5568880C" w14:textId="5EA8A5D9" w:rsidR="00DA126C" w:rsidRDefault="00DA126C" w:rsidP="007C5698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hmani, W &amp; Nurbaiti Widyasari. 2018. </w:t>
      </w:r>
      <w:r w:rsidRPr="00FF77EB">
        <w:rPr>
          <w:rFonts w:ascii="Times New Roman" w:hAnsi="Times New Roman" w:cs="Times New Roman"/>
          <w:i/>
          <w:sz w:val="24"/>
        </w:rPr>
        <w:t>Meningkatkan Kemampuan Pemecahan Masalah Matematis Siswa Melalui Media Tangram</w:t>
      </w:r>
      <w:r>
        <w:rPr>
          <w:rFonts w:ascii="Times New Roman" w:hAnsi="Times New Roman" w:cs="Times New Roman"/>
          <w:i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r w:rsidRPr="00FF77EB">
        <w:rPr>
          <w:rFonts w:ascii="Times New Roman" w:hAnsi="Times New Roman" w:cs="Times New Roman"/>
          <w:sz w:val="24"/>
        </w:rPr>
        <w:t>Jurnal Pendid</w:t>
      </w:r>
      <w:r>
        <w:rPr>
          <w:rFonts w:ascii="Times New Roman" w:hAnsi="Times New Roman" w:cs="Times New Roman"/>
          <w:sz w:val="24"/>
        </w:rPr>
        <w:t>ikan Matematika dan Matematika. 4(</w:t>
      </w:r>
      <w:r w:rsidRPr="00FF77EB">
        <w:rPr>
          <w:rFonts w:ascii="Times New Roman" w:hAnsi="Times New Roman" w:cs="Times New Roman"/>
          <w:sz w:val="24"/>
        </w:rPr>
        <w:t>1</w:t>
      </w:r>
      <w:r>
        <w:rPr>
          <w:rFonts w:ascii="Times New Roman" w:hAnsi="Times New Roman" w:cs="Times New Roman"/>
          <w:sz w:val="24"/>
        </w:rPr>
        <w:t>): 17-24.</w:t>
      </w:r>
    </w:p>
    <w:p w14:paraId="26380E80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ahyubi, H. 2012. </w:t>
      </w:r>
      <w:r w:rsidRPr="00E41532">
        <w:rPr>
          <w:rFonts w:ascii="Times New Roman" w:hAnsi="Times New Roman" w:cs="Times New Roman"/>
          <w:i/>
          <w:sz w:val="24"/>
        </w:rPr>
        <w:t>Teori-Teori Belajar dan Aplikasi Pembelajaran Motorik.</w:t>
      </w:r>
      <w:r>
        <w:rPr>
          <w:rFonts w:ascii="Times New Roman" w:hAnsi="Times New Roman" w:cs="Times New Roman"/>
          <w:sz w:val="24"/>
        </w:rPr>
        <w:t xml:space="preserve"> Bandung: Nusa Media.</w:t>
      </w:r>
    </w:p>
    <w:p w14:paraId="4F910BAE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iduwan, 2012. </w:t>
      </w:r>
      <w:r w:rsidRPr="00C02CCD">
        <w:rPr>
          <w:rFonts w:ascii="Times New Roman" w:hAnsi="Times New Roman" w:cs="Times New Roman"/>
          <w:i/>
          <w:sz w:val="24"/>
        </w:rPr>
        <w:t>Belajar mudah penelitian untu</w:t>
      </w:r>
      <w:r>
        <w:rPr>
          <w:rFonts w:ascii="Times New Roman" w:hAnsi="Times New Roman" w:cs="Times New Roman"/>
          <w:i/>
          <w:sz w:val="24"/>
        </w:rPr>
        <w:t>k</w:t>
      </w:r>
      <w:r w:rsidRPr="00C02CCD">
        <w:rPr>
          <w:rFonts w:ascii="Times New Roman" w:hAnsi="Times New Roman" w:cs="Times New Roman"/>
          <w:i/>
          <w:sz w:val="24"/>
        </w:rPr>
        <w:t xml:space="preserve"> guru, karyawan dan penelitian pemula</w:t>
      </w:r>
      <w:r>
        <w:rPr>
          <w:rFonts w:ascii="Times New Roman" w:hAnsi="Times New Roman" w:cs="Times New Roman"/>
          <w:sz w:val="24"/>
        </w:rPr>
        <w:t>. Universitas Negeri Padang.</w:t>
      </w:r>
    </w:p>
    <w:p w14:paraId="0A7A017C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Ruseffendi, E.T. 2006. </w:t>
      </w:r>
      <w:r w:rsidRPr="00AE6892">
        <w:rPr>
          <w:rFonts w:ascii="Times New Roman" w:hAnsi="Times New Roman" w:cs="Times New Roman"/>
          <w:i/>
          <w:sz w:val="24"/>
        </w:rPr>
        <w:t>Pengantar kepada Membantu Guru Mengembangkan Kompetensinya dalam Pengajaran Matematika untuk Meningkatkan CBSA.</w:t>
      </w:r>
      <w:r>
        <w:rPr>
          <w:rFonts w:ascii="Times New Roman" w:hAnsi="Times New Roman" w:cs="Times New Roman"/>
          <w:sz w:val="24"/>
        </w:rPr>
        <w:t xml:space="preserve"> Bandung: Tarsito.</w:t>
      </w:r>
    </w:p>
    <w:p w14:paraId="05979B69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useffendi, E.T. 2006. </w:t>
      </w:r>
      <w:r w:rsidRPr="00AE6892">
        <w:rPr>
          <w:rFonts w:ascii="Times New Roman" w:hAnsi="Times New Roman" w:cs="Times New Roman"/>
          <w:i/>
          <w:sz w:val="24"/>
        </w:rPr>
        <w:t>Pengantar kepada Membantu Guru Mengembangkan Kompetensinya dalam Pengajaran Matematika untuk Meningkatkan CBSA.</w:t>
      </w:r>
      <w:r>
        <w:rPr>
          <w:rFonts w:ascii="Times New Roman" w:hAnsi="Times New Roman" w:cs="Times New Roman"/>
          <w:sz w:val="24"/>
        </w:rPr>
        <w:t xml:space="preserve"> Bandung: Tarsito.</w:t>
      </w:r>
    </w:p>
    <w:p w14:paraId="2431C8D0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  <w:szCs w:val="24"/>
        </w:rPr>
      </w:pPr>
      <w:r w:rsidRPr="00222937">
        <w:rPr>
          <w:rFonts w:ascii="Times New Roman" w:hAnsi="Times New Roman" w:cs="Times New Roman"/>
          <w:sz w:val="24"/>
          <w:szCs w:val="24"/>
        </w:rPr>
        <w:t xml:space="preserve">Rusman. 2011. </w:t>
      </w:r>
      <w:r w:rsidRPr="00222937">
        <w:rPr>
          <w:rFonts w:ascii="Times New Roman" w:hAnsi="Times New Roman" w:cs="Times New Roman"/>
          <w:i/>
          <w:sz w:val="24"/>
          <w:szCs w:val="24"/>
        </w:rPr>
        <w:t>Model-model Pembelajaran Mengembangankan Profesionalisme Guru</w:t>
      </w:r>
      <w:r w:rsidRPr="00222937">
        <w:rPr>
          <w:rFonts w:ascii="Times New Roman" w:hAnsi="Times New Roman" w:cs="Times New Roman"/>
          <w:sz w:val="24"/>
          <w:szCs w:val="24"/>
        </w:rPr>
        <w:t>. Jakarta: PT. RajaGrafindo Persada.</w:t>
      </w:r>
    </w:p>
    <w:p w14:paraId="24F199D9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agala, S. 2009</w:t>
      </w:r>
      <w:r w:rsidRPr="00F40FFB">
        <w:rPr>
          <w:rFonts w:ascii="Times New Roman" w:hAnsi="Times New Roman" w:cs="Times New Roman"/>
          <w:sz w:val="24"/>
        </w:rPr>
        <w:t xml:space="preserve">. </w:t>
      </w:r>
      <w:r w:rsidRPr="00F40FFB">
        <w:rPr>
          <w:rFonts w:ascii="Times New Roman" w:hAnsi="Times New Roman" w:cs="Times New Roman"/>
          <w:i/>
          <w:sz w:val="24"/>
        </w:rPr>
        <w:t>Konsep dan Makna Pembelajaran</w:t>
      </w:r>
      <w:r w:rsidRPr="00F40FFB">
        <w:rPr>
          <w:rFonts w:ascii="Times New Roman" w:hAnsi="Times New Roman" w:cs="Times New Roman"/>
          <w:sz w:val="24"/>
        </w:rPr>
        <w:t>. Bandung: Alfabeta.</w:t>
      </w:r>
    </w:p>
    <w:p w14:paraId="63A7DBD8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anjaya, W. 2009. </w:t>
      </w:r>
      <w:r w:rsidRPr="007E704A">
        <w:rPr>
          <w:rFonts w:ascii="Times New Roman" w:hAnsi="Times New Roman" w:cs="Times New Roman"/>
          <w:i/>
          <w:sz w:val="24"/>
        </w:rPr>
        <w:t>Perencanaan dan Sistem Pembelajaran</w:t>
      </w:r>
      <w:r>
        <w:rPr>
          <w:rFonts w:ascii="Times New Roman" w:hAnsi="Times New Roman" w:cs="Times New Roman"/>
          <w:sz w:val="24"/>
        </w:rPr>
        <w:t>. Jakarta: Kencana Prenada Media Grup.</w:t>
      </w:r>
    </w:p>
    <w:p w14:paraId="417551B1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iswantoro, E. 2018. “</w:t>
      </w:r>
      <w:r w:rsidRPr="00596E10">
        <w:rPr>
          <w:rFonts w:ascii="Times New Roman" w:hAnsi="Times New Roman" w:cs="Times New Roman"/>
          <w:i/>
          <w:sz w:val="24"/>
        </w:rPr>
        <w:t>Problem Based Learning Untuk Meningkatkan Kemampuan Pemecahan Masalah Siswa Kelas VI SD Negeri Sanawetan 2 Kota Blitar</w:t>
      </w:r>
      <w:r>
        <w:rPr>
          <w:rFonts w:ascii="Times New Roman" w:hAnsi="Times New Roman" w:cs="Times New Roman"/>
          <w:i/>
          <w:sz w:val="24"/>
        </w:rPr>
        <w:t xml:space="preserve">”. </w:t>
      </w:r>
      <w:r>
        <w:rPr>
          <w:rFonts w:ascii="Times New Roman" w:hAnsi="Times New Roman" w:cs="Times New Roman"/>
          <w:sz w:val="24"/>
        </w:rPr>
        <w:t>JURNAL EDUKASI, 5</w:t>
      </w:r>
      <w:r w:rsidRPr="00596E10">
        <w:rPr>
          <w:rFonts w:ascii="Times New Roman" w:hAnsi="Times New Roman" w:cs="Times New Roman"/>
          <w:sz w:val="24"/>
        </w:rPr>
        <w:t>(I): 15-18.</w:t>
      </w:r>
    </w:p>
    <w:p w14:paraId="4CCBBD7B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 w:rsidRPr="00703DC9">
        <w:rPr>
          <w:rFonts w:ascii="Times New Roman" w:hAnsi="Times New Roman" w:cs="Times New Roman"/>
          <w:sz w:val="24"/>
        </w:rPr>
        <w:t xml:space="preserve">Slameto. 2013. </w:t>
      </w:r>
      <w:r w:rsidRPr="000C3A1B">
        <w:rPr>
          <w:rFonts w:ascii="Times New Roman" w:hAnsi="Times New Roman" w:cs="Times New Roman"/>
          <w:i/>
          <w:sz w:val="24"/>
        </w:rPr>
        <w:t>Belajar dan Faktor-Faktor yang Mempengaruhinya</w:t>
      </w:r>
      <w:r w:rsidRPr="00703DC9">
        <w:rPr>
          <w:rFonts w:ascii="Times New Roman" w:hAnsi="Times New Roman" w:cs="Times New Roman"/>
          <w:sz w:val="24"/>
        </w:rPr>
        <w:t>. Jakarta: PT Rineka Cipta</w:t>
      </w:r>
      <w:r>
        <w:rPr>
          <w:rFonts w:ascii="Times New Roman" w:hAnsi="Times New Roman" w:cs="Times New Roman"/>
          <w:sz w:val="24"/>
        </w:rPr>
        <w:t>.</w:t>
      </w:r>
    </w:p>
    <w:p w14:paraId="3F30EAC8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giyanto, 2010. </w:t>
      </w:r>
      <w:r w:rsidRPr="004F33F8">
        <w:rPr>
          <w:rFonts w:ascii="Times New Roman" w:hAnsi="Times New Roman" w:cs="Times New Roman"/>
          <w:i/>
          <w:sz w:val="24"/>
          <w:szCs w:val="24"/>
        </w:rPr>
        <w:t>Model-model Pembelajaran inovatif</w:t>
      </w:r>
      <w:r>
        <w:rPr>
          <w:rFonts w:ascii="Times New Roman" w:hAnsi="Times New Roman" w:cs="Times New Roman"/>
          <w:sz w:val="24"/>
          <w:szCs w:val="24"/>
        </w:rPr>
        <w:t>. Surakarta : Yuma  Pustaka.</w:t>
      </w:r>
    </w:p>
    <w:p w14:paraId="52ABBEFD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>Sugiyono</w:t>
      </w:r>
      <w:r w:rsidRPr="007F5006">
        <w:rPr>
          <w:rFonts w:ascii="Times New Roman" w:hAnsi="Times New Roman" w:cs="Times New Roman"/>
          <w:sz w:val="24"/>
        </w:rPr>
        <w:t xml:space="preserve">. 2015. </w:t>
      </w:r>
      <w:r w:rsidRPr="000C3A1B">
        <w:rPr>
          <w:rFonts w:ascii="Times New Roman" w:hAnsi="Times New Roman" w:cs="Times New Roman"/>
          <w:i/>
          <w:sz w:val="24"/>
        </w:rPr>
        <w:t>Metode Penelitian Pendidikan: Pendekatan Kuantitatif,  Kualitatif dan R&amp;D</w:t>
      </w:r>
      <w:r w:rsidRPr="007F5006">
        <w:rPr>
          <w:rFonts w:ascii="Times New Roman" w:hAnsi="Times New Roman" w:cs="Times New Roman"/>
          <w:sz w:val="24"/>
        </w:rPr>
        <w:t>. Bandung: Alfabeta.</w:t>
      </w:r>
    </w:p>
    <w:p w14:paraId="21CAE2ED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uherman, E</w:t>
      </w:r>
      <w:r w:rsidRPr="008A7BB8">
        <w:rPr>
          <w:rFonts w:ascii="Times New Roman" w:hAnsi="Times New Roman" w:cs="Times New Roman"/>
          <w:sz w:val="24"/>
        </w:rPr>
        <w:t xml:space="preserve">. 2003. </w:t>
      </w:r>
      <w:r w:rsidRPr="000C3A1B">
        <w:rPr>
          <w:rFonts w:ascii="Times New Roman" w:hAnsi="Times New Roman" w:cs="Times New Roman"/>
          <w:i/>
          <w:sz w:val="24"/>
        </w:rPr>
        <w:t>Strategi Pembelajaran Matematika Kontemporer</w:t>
      </w:r>
      <w:r w:rsidRPr="008A7BB8">
        <w:rPr>
          <w:rFonts w:ascii="Times New Roman" w:hAnsi="Times New Roman" w:cs="Times New Roman"/>
          <w:sz w:val="24"/>
        </w:rPr>
        <w:t xml:space="preserve">. </w:t>
      </w:r>
      <w:r w:rsidRPr="00620351">
        <w:rPr>
          <w:rFonts w:ascii="Times New Roman" w:hAnsi="Times New Roman" w:cs="Times New Roman"/>
          <w:sz w:val="24"/>
        </w:rPr>
        <w:t>Bandung: IMSTEP-JICA</w:t>
      </w:r>
      <w:r>
        <w:rPr>
          <w:rFonts w:ascii="Times New Roman" w:hAnsi="Times New Roman" w:cs="Times New Roman"/>
          <w:sz w:val="24"/>
        </w:rPr>
        <w:t>.</w:t>
      </w:r>
    </w:p>
    <w:p w14:paraId="7F7070F7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uherman, E</w:t>
      </w:r>
      <w:r w:rsidRPr="008A7BB8">
        <w:rPr>
          <w:rFonts w:ascii="Times New Roman" w:hAnsi="Times New Roman" w:cs="Times New Roman"/>
          <w:sz w:val="24"/>
        </w:rPr>
        <w:t xml:space="preserve">. 2003. </w:t>
      </w:r>
      <w:r w:rsidRPr="000C3A1B">
        <w:rPr>
          <w:rFonts w:ascii="Times New Roman" w:hAnsi="Times New Roman" w:cs="Times New Roman"/>
          <w:i/>
          <w:sz w:val="24"/>
        </w:rPr>
        <w:t>Strategi Pembelajaran Matematika Kontemporer</w:t>
      </w:r>
      <w:r w:rsidRPr="008A7BB8">
        <w:rPr>
          <w:rFonts w:ascii="Times New Roman" w:hAnsi="Times New Roman" w:cs="Times New Roman"/>
          <w:sz w:val="24"/>
        </w:rPr>
        <w:t xml:space="preserve">. </w:t>
      </w:r>
      <w:r w:rsidRPr="00620351">
        <w:rPr>
          <w:rFonts w:ascii="Times New Roman" w:hAnsi="Times New Roman" w:cs="Times New Roman"/>
          <w:sz w:val="24"/>
        </w:rPr>
        <w:t>Bandung: IMSTEP-JICA</w:t>
      </w:r>
      <w:r>
        <w:rPr>
          <w:rFonts w:ascii="Times New Roman" w:hAnsi="Times New Roman" w:cs="Times New Roman"/>
          <w:sz w:val="24"/>
        </w:rPr>
        <w:t>.</w:t>
      </w:r>
    </w:p>
    <w:p w14:paraId="17AAAFE4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uryadi, D &amp; Herman, T. 2004</w:t>
      </w:r>
      <w:r w:rsidRPr="003E2ED4">
        <w:rPr>
          <w:rFonts w:ascii="Times New Roman" w:hAnsi="Times New Roman" w:cs="Times New Roman"/>
          <w:sz w:val="24"/>
        </w:rPr>
        <w:t xml:space="preserve">. </w:t>
      </w:r>
      <w:r w:rsidRPr="00647D52">
        <w:rPr>
          <w:rFonts w:ascii="Times New Roman" w:hAnsi="Times New Roman" w:cs="Times New Roman"/>
          <w:i/>
          <w:sz w:val="24"/>
        </w:rPr>
        <w:t>Eksplorasi matematika: pembelajaran pemecahan masalah</w:t>
      </w:r>
      <w:r w:rsidRPr="003E2ED4">
        <w:rPr>
          <w:rFonts w:ascii="Times New Roman" w:hAnsi="Times New Roman" w:cs="Times New Roman"/>
          <w:sz w:val="24"/>
        </w:rPr>
        <w:t>. Jakarta: Karya Duta Wahana</w:t>
      </w:r>
      <w:r>
        <w:rPr>
          <w:rFonts w:ascii="Times New Roman" w:hAnsi="Times New Roman" w:cs="Times New Roman"/>
          <w:sz w:val="24"/>
        </w:rPr>
        <w:t>.</w:t>
      </w:r>
    </w:p>
    <w:p w14:paraId="0A2A708F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 w:rsidRPr="00FC0096">
        <w:rPr>
          <w:rFonts w:ascii="Times New Roman" w:hAnsi="Times New Roman" w:cs="Times New Roman"/>
          <w:sz w:val="24"/>
        </w:rPr>
        <w:t xml:space="preserve">Tatang, H. 2000. </w:t>
      </w:r>
      <w:r w:rsidRPr="00FC0096">
        <w:rPr>
          <w:rFonts w:ascii="Times New Roman" w:hAnsi="Times New Roman" w:cs="Times New Roman"/>
          <w:i/>
          <w:sz w:val="24"/>
        </w:rPr>
        <w:t>Strategi Pemecahan Masalah (Problem-Solving) dalam  Pembelajaran Matematika</w:t>
      </w:r>
      <w:r w:rsidRPr="00FC0096">
        <w:rPr>
          <w:rFonts w:ascii="Times New Roman" w:hAnsi="Times New Roman" w:cs="Times New Roman"/>
          <w:sz w:val="24"/>
        </w:rPr>
        <w:t>. UPI Bandung</w:t>
      </w:r>
    </w:p>
    <w:p w14:paraId="192CD04E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essmer, M</w:t>
      </w:r>
      <w:r w:rsidRPr="005B59F3">
        <w:rPr>
          <w:rFonts w:ascii="Times New Roman" w:hAnsi="Times New Roman" w:cs="Times New Roman"/>
          <w:sz w:val="24"/>
        </w:rPr>
        <w:t xml:space="preserve">. 1993. </w:t>
      </w:r>
      <w:r w:rsidRPr="00A7695D">
        <w:rPr>
          <w:rFonts w:ascii="Times New Roman" w:hAnsi="Times New Roman" w:cs="Times New Roman"/>
          <w:i/>
          <w:sz w:val="24"/>
        </w:rPr>
        <w:t>Planing and Conducting Formative Evaluation. Kogan Page Limited 120 Pentonville Road London N1 9JN</w:t>
      </w:r>
      <w:r w:rsidRPr="005B59F3">
        <w:rPr>
          <w:rFonts w:ascii="Times New Roman" w:hAnsi="Times New Roman" w:cs="Times New Roman"/>
          <w:sz w:val="24"/>
        </w:rPr>
        <w:t>. British Library Cataloguing in Publication Data.</w:t>
      </w:r>
    </w:p>
    <w:p w14:paraId="673FF635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rianto. 2009</w:t>
      </w:r>
      <w:r w:rsidRPr="006A4E78">
        <w:rPr>
          <w:rFonts w:ascii="Times New Roman" w:hAnsi="Times New Roman" w:cs="Times New Roman"/>
          <w:sz w:val="24"/>
        </w:rPr>
        <w:t xml:space="preserve">. </w:t>
      </w:r>
      <w:r w:rsidRPr="006A4E78">
        <w:rPr>
          <w:rFonts w:ascii="Times New Roman" w:hAnsi="Times New Roman" w:cs="Times New Roman"/>
          <w:i/>
          <w:sz w:val="24"/>
        </w:rPr>
        <w:t>Mendesain Pembelajaran Konstektual</w:t>
      </w:r>
      <w:r w:rsidRPr="006A4E78">
        <w:rPr>
          <w:rFonts w:ascii="Times New Roman" w:hAnsi="Times New Roman" w:cs="Times New Roman"/>
          <w:sz w:val="24"/>
        </w:rPr>
        <w:t>. Jakarta:Cerdas</w:t>
      </w:r>
      <w:r>
        <w:rPr>
          <w:rFonts w:ascii="Times New Roman" w:hAnsi="Times New Roman" w:cs="Times New Roman"/>
          <w:sz w:val="24"/>
        </w:rPr>
        <w:t xml:space="preserve"> </w:t>
      </w:r>
      <w:r w:rsidRPr="006A4E78">
        <w:rPr>
          <w:rFonts w:ascii="Times New Roman" w:hAnsi="Times New Roman" w:cs="Times New Roman"/>
          <w:sz w:val="24"/>
        </w:rPr>
        <w:t>Pustaka Publisher.</w:t>
      </w:r>
    </w:p>
    <w:p w14:paraId="1BD54019" w14:textId="77777777" w:rsidR="00DA126C" w:rsidRPr="0070017A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alpole, R.</w:t>
      </w:r>
      <w:r w:rsidRPr="005B59F3">
        <w:rPr>
          <w:rFonts w:ascii="Times New Roman" w:hAnsi="Times New Roman" w:cs="Times New Roman"/>
          <w:sz w:val="24"/>
        </w:rPr>
        <w:t xml:space="preserve"> E. 1992. </w:t>
      </w:r>
      <w:r w:rsidRPr="00A7695D">
        <w:rPr>
          <w:rFonts w:ascii="Times New Roman" w:hAnsi="Times New Roman" w:cs="Times New Roman"/>
          <w:i/>
          <w:sz w:val="24"/>
        </w:rPr>
        <w:t>Pengantar Statistik Edisi ke-3.</w:t>
      </w:r>
      <w:r w:rsidRPr="005B59F3">
        <w:rPr>
          <w:rFonts w:ascii="Times New Roman" w:hAnsi="Times New Roman" w:cs="Times New Roman"/>
          <w:sz w:val="24"/>
        </w:rPr>
        <w:t xml:space="preserve"> Jakarta: Penerbit PT Gramedia Pustaka Utama.</w:t>
      </w:r>
    </w:p>
    <w:p w14:paraId="5F08C7B0" w14:textId="77777777" w:rsidR="00DA126C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  <w:szCs w:val="24"/>
        </w:rPr>
      </w:pPr>
      <w:r w:rsidRPr="00222937">
        <w:rPr>
          <w:rFonts w:ascii="Times New Roman" w:hAnsi="Times New Roman" w:cs="Times New Roman"/>
          <w:sz w:val="24"/>
          <w:szCs w:val="24"/>
        </w:rPr>
        <w:lastRenderedPageBreak/>
        <w:t xml:space="preserve">Wena, M. 2009. </w:t>
      </w:r>
      <w:r w:rsidRPr="00222937">
        <w:rPr>
          <w:rFonts w:ascii="Times New Roman" w:hAnsi="Times New Roman" w:cs="Times New Roman"/>
          <w:i/>
          <w:sz w:val="24"/>
          <w:szCs w:val="24"/>
        </w:rPr>
        <w:t>Strategi Pembelajaran Inovatif Kontemporer Suatu Tinjauan  Konseptual Operasional</w:t>
      </w:r>
      <w:r w:rsidRPr="00222937">
        <w:rPr>
          <w:rFonts w:ascii="Times New Roman" w:hAnsi="Times New Roman" w:cs="Times New Roman"/>
          <w:sz w:val="24"/>
          <w:szCs w:val="24"/>
        </w:rPr>
        <w:t>. Jakarta: Bumi Aksara.</w:t>
      </w:r>
    </w:p>
    <w:p w14:paraId="2ED964A0" w14:textId="00B7C7A0" w:rsidR="00BB6747" w:rsidRDefault="00BB6747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>Widodo, 2017. Sistem Basis Data. Malang: UB Press.</w:t>
      </w:r>
    </w:p>
    <w:p w14:paraId="6EE18526" w14:textId="77777777" w:rsidR="00DA126C" w:rsidRPr="005177F3" w:rsidRDefault="00DA126C" w:rsidP="00DA126C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idoyoko, S.E.P. 2009. </w:t>
      </w:r>
      <w:r w:rsidRPr="00F57762">
        <w:rPr>
          <w:rFonts w:ascii="Times New Roman" w:hAnsi="Times New Roman" w:cs="Times New Roman"/>
          <w:i/>
          <w:sz w:val="24"/>
        </w:rPr>
        <w:t>Evaluasi Program Pembelajaran</w:t>
      </w:r>
      <w:r>
        <w:rPr>
          <w:rFonts w:ascii="Times New Roman" w:hAnsi="Times New Roman" w:cs="Times New Roman"/>
          <w:sz w:val="24"/>
        </w:rPr>
        <w:t>. Yogyakarta: Pustaka Belajar.</w:t>
      </w:r>
    </w:p>
    <w:p w14:paraId="5CBDF751" w14:textId="77777777" w:rsidR="00376416" w:rsidRDefault="00376416" w:rsidP="00DA126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14:paraId="7EC5C9A5" w14:textId="77777777" w:rsidR="00376416" w:rsidRDefault="00376416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</w:p>
    <w:p w14:paraId="04D5BC60" w14:textId="77777777" w:rsidR="00376416" w:rsidRDefault="00376416">
      <w:pPr>
        <w:spacing w:line="240" w:lineRule="auto"/>
        <w:ind w:left="709" w:right="49" w:hanging="709"/>
        <w:jc w:val="both"/>
        <w:rPr>
          <w:rFonts w:ascii="Times New Roman" w:hAnsi="Times New Roman" w:cs="Times New Roman"/>
          <w:sz w:val="24"/>
        </w:rPr>
      </w:pPr>
    </w:p>
    <w:p w14:paraId="7F2C4CD4" w14:textId="62CC28B2" w:rsidR="007D2FAA" w:rsidRDefault="00BD47F3" w:rsidP="00E148B0">
      <w:pPr>
        <w:widowControl w:val="0"/>
        <w:autoSpaceDE w:val="0"/>
        <w:autoSpaceDN w:val="0"/>
        <w:adjustRightInd w:val="0"/>
        <w:spacing w:line="240" w:lineRule="auto"/>
        <w:jc w:val="both"/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p w14:paraId="618C60EB" w14:textId="77777777" w:rsidR="00376416" w:rsidRDefault="0037641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376416" w:rsidSect="00E148B0">
      <w:footerReference w:type="first" r:id="rId10"/>
      <w:pgSz w:w="11907" w:h="16839"/>
      <w:pgMar w:top="2268" w:right="1701" w:bottom="1701" w:left="2268" w:header="723" w:footer="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9B4B0D6" w14:textId="77777777" w:rsidR="008057D9" w:rsidRDefault="008057D9">
      <w:pPr>
        <w:spacing w:line="240" w:lineRule="auto"/>
      </w:pPr>
      <w:r>
        <w:separator/>
      </w:r>
    </w:p>
  </w:endnote>
  <w:endnote w:type="continuationSeparator" w:id="0">
    <w:p w14:paraId="718DDF85" w14:textId="77777777" w:rsidR="008057D9" w:rsidRDefault="008057D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95FB7D" w14:textId="77777777" w:rsidR="00B9334E" w:rsidRDefault="00B9334E">
    <w:pPr>
      <w:pStyle w:val="Footer"/>
      <w:jc w:val="center"/>
    </w:pPr>
  </w:p>
  <w:p w14:paraId="1DDD9F29" w14:textId="77777777" w:rsidR="00B9334E" w:rsidRDefault="00B933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FB147BB" w14:textId="77777777" w:rsidR="008057D9" w:rsidRDefault="008057D9">
      <w:pPr>
        <w:spacing w:after="0" w:line="240" w:lineRule="auto"/>
      </w:pPr>
      <w:r>
        <w:separator/>
      </w:r>
    </w:p>
  </w:footnote>
  <w:footnote w:type="continuationSeparator" w:id="0">
    <w:p w14:paraId="1C0322B1" w14:textId="77777777" w:rsidR="008057D9" w:rsidRDefault="008057D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DC5930"/>
    <w:multiLevelType w:val="multilevel"/>
    <w:tmpl w:val="02DC5930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b w:val="0"/>
      </w:rPr>
    </w:lvl>
    <w:lvl w:ilvl="2">
      <w:start w:val="1"/>
      <w:numFmt w:val="lowerLetter"/>
      <w:lvlText w:val="%3)"/>
      <w:lvlJc w:val="left"/>
      <w:pPr>
        <w:ind w:left="30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3EB00CB"/>
    <w:multiLevelType w:val="multilevel"/>
    <w:tmpl w:val="03EB00CB"/>
    <w:lvl w:ilvl="0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3F20210"/>
    <w:multiLevelType w:val="hybridMultilevel"/>
    <w:tmpl w:val="DA36F30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4013BA4"/>
    <w:multiLevelType w:val="hybridMultilevel"/>
    <w:tmpl w:val="D6D2C034"/>
    <w:lvl w:ilvl="0" w:tplc="D16A8A9A">
      <w:start w:val="1"/>
      <w:numFmt w:val="decimal"/>
      <w:lvlText w:val="%1)"/>
      <w:lvlJc w:val="left"/>
      <w:pPr>
        <w:ind w:left="1291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011" w:hanging="360"/>
      </w:pPr>
    </w:lvl>
    <w:lvl w:ilvl="2" w:tplc="0409001B" w:tentative="1">
      <w:start w:val="1"/>
      <w:numFmt w:val="lowerRoman"/>
      <w:lvlText w:val="%3."/>
      <w:lvlJc w:val="right"/>
      <w:pPr>
        <w:ind w:left="2731" w:hanging="180"/>
      </w:pPr>
    </w:lvl>
    <w:lvl w:ilvl="3" w:tplc="0409000F" w:tentative="1">
      <w:start w:val="1"/>
      <w:numFmt w:val="decimal"/>
      <w:lvlText w:val="%4."/>
      <w:lvlJc w:val="left"/>
      <w:pPr>
        <w:ind w:left="3451" w:hanging="360"/>
      </w:pPr>
    </w:lvl>
    <w:lvl w:ilvl="4" w:tplc="04090019" w:tentative="1">
      <w:start w:val="1"/>
      <w:numFmt w:val="lowerLetter"/>
      <w:lvlText w:val="%5."/>
      <w:lvlJc w:val="left"/>
      <w:pPr>
        <w:ind w:left="4171" w:hanging="360"/>
      </w:pPr>
    </w:lvl>
    <w:lvl w:ilvl="5" w:tplc="0409001B" w:tentative="1">
      <w:start w:val="1"/>
      <w:numFmt w:val="lowerRoman"/>
      <w:lvlText w:val="%6."/>
      <w:lvlJc w:val="right"/>
      <w:pPr>
        <w:ind w:left="4891" w:hanging="180"/>
      </w:pPr>
    </w:lvl>
    <w:lvl w:ilvl="6" w:tplc="0409000F" w:tentative="1">
      <w:start w:val="1"/>
      <w:numFmt w:val="decimal"/>
      <w:lvlText w:val="%7."/>
      <w:lvlJc w:val="left"/>
      <w:pPr>
        <w:ind w:left="5611" w:hanging="360"/>
      </w:pPr>
    </w:lvl>
    <w:lvl w:ilvl="7" w:tplc="04090019" w:tentative="1">
      <w:start w:val="1"/>
      <w:numFmt w:val="lowerLetter"/>
      <w:lvlText w:val="%8."/>
      <w:lvlJc w:val="left"/>
      <w:pPr>
        <w:ind w:left="6331" w:hanging="360"/>
      </w:pPr>
    </w:lvl>
    <w:lvl w:ilvl="8" w:tplc="0409001B" w:tentative="1">
      <w:start w:val="1"/>
      <w:numFmt w:val="lowerRoman"/>
      <w:lvlText w:val="%9."/>
      <w:lvlJc w:val="right"/>
      <w:pPr>
        <w:ind w:left="7051" w:hanging="180"/>
      </w:pPr>
    </w:lvl>
  </w:abstractNum>
  <w:abstractNum w:abstractNumId="4">
    <w:nsid w:val="04207D47"/>
    <w:multiLevelType w:val="multilevel"/>
    <w:tmpl w:val="04207D47"/>
    <w:lvl w:ilvl="0">
      <w:start w:val="1"/>
      <w:numFmt w:val="decimal"/>
      <w:lvlText w:val="%1)"/>
      <w:lvlJc w:val="left"/>
      <w:pPr>
        <w:ind w:left="981" w:hanging="425"/>
        <w:jc w:val="right"/>
      </w:pPr>
      <w:rPr>
        <w:rFonts w:hint="default"/>
        <w:b/>
        <w:bCs/>
        <w:i w:val="0"/>
        <w:spacing w:val="0"/>
        <w:w w:val="103"/>
        <w:lang w:eastAsia="en-US" w:bidi="ar-SA"/>
      </w:rPr>
    </w:lvl>
    <w:lvl w:ilvl="1">
      <w:start w:val="1"/>
      <w:numFmt w:val="lowerLetter"/>
      <w:lvlText w:val="%2)"/>
      <w:lvlJc w:val="left"/>
      <w:pPr>
        <w:ind w:left="1262" w:hanging="282"/>
        <w:jc w:val="right"/>
      </w:pPr>
      <w:rPr>
        <w:rFonts w:ascii="Times New Roman" w:eastAsia="Times New Roman" w:hAnsi="Times New Roman" w:cs="Times New Roman" w:hint="default"/>
        <w:spacing w:val="0"/>
        <w:w w:val="103"/>
        <w:sz w:val="24"/>
        <w:szCs w:val="24"/>
        <w:lang w:eastAsia="en-US" w:bidi="ar-SA"/>
      </w:rPr>
    </w:lvl>
    <w:lvl w:ilvl="2">
      <w:start w:val="1"/>
      <w:numFmt w:val="decimal"/>
      <w:lvlText w:val="(%3)"/>
      <w:lvlJc w:val="left"/>
      <w:pPr>
        <w:ind w:left="1745" w:hanging="483"/>
      </w:pPr>
      <w:rPr>
        <w:rFonts w:ascii="Times New Roman" w:eastAsia="Times New Roman" w:hAnsi="Times New Roman" w:cs="Times New Roman" w:hint="default"/>
        <w:w w:val="103"/>
        <w:sz w:val="23"/>
        <w:szCs w:val="23"/>
        <w:lang w:eastAsia="en-US" w:bidi="ar-SA"/>
      </w:rPr>
    </w:lvl>
    <w:lvl w:ilvl="3">
      <w:numFmt w:val="bullet"/>
      <w:lvlText w:val="•"/>
      <w:lvlJc w:val="left"/>
      <w:pPr>
        <w:ind w:left="2795" w:hanging="483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3850" w:hanging="483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05" w:hanging="483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960" w:hanging="483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7015" w:hanging="483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8070" w:hanging="483"/>
      </w:pPr>
      <w:rPr>
        <w:rFonts w:hint="default"/>
        <w:lang w:eastAsia="en-US" w:bidi="ar-SA"/>
      </w:rPr>
    </w:lvl>
  </w:abstractNum>
  <w:abstractNum w:abstractNumId="5">
    <w:nsid w:val="06226D8C"/>
    <w:multiLevelType w:val="multilevel"/>
    <w:tmpl w:val="06226D8C"/>
    <w:lvl w:ilvl="0">
      <w:start w:val="1"/>
      <w:numFmt w:val="lowerLetter"/>
      <w:lvlText w:val="%1."/>
      <w:lvlJc w:val="left"/>
      <w:pPr>
        <w:ind w:left="560" w:hanging="361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856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152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448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744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040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336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632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928" w:hanging="361"/>
      </w:pPr>
      <w:rPr>
        <w:rFonts w:hint="default"/>
        <w:lang w:eastAsia="en-US" w:bidi="ar-SA"/>
      </w:rPr>
    </w:lvl>
  </w:abstractNum>
  <w:abstractNum w:abstractNumId="6">
    <w:nsid w:val="0728369B"/>
    <w:multiLevelType w:val="multilevel"/>
    <w:tmpl w:val="0728369B"/>
    <w:lvl w:ilvl="0">
      <w:start w:val="1"/>
      <w:numFmt w:val="decimal"/>
      <w:lvlText w:val="%1."/>
      <w:lvlJc w:val="left"/>
      <w:pPr>
        <w:ind w:left="386" w:hanging="288"/>
      </w:pPr>
      <w:rPr>
        <w:rFonts w:ascii="Times New Roman" w:eastAsia="Times New Roman" w:hAnsi="Times New Roman" w:cs="Times New Roman" w:hint="default"/>
        <w:w w:val="100"/>
        <w:sz w:val="20"/>
        <w:szCs w:val="20"/>
        <w:lang w:eastAsia="en-US" w:bidi="ar-SA"/>
      </w:rPr>
    </w:lvl>
    <w:lvl w:ilvl="1">
      <w:numFmt w:val="bullet"/>
      <w:lvlText w:val="•"/>
      <w:lvlJc w:val="left"/>
      <w:pPr>
        <w:ind w:left="546" w:hanging="288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712" w:hanging="288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878" w:hanging="288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044" w:hanging="288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211" w:hanging="288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1377" w:hanging="288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1543" w:hanging="288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1709" w:hanging="288"/>
      </w:pPr>
      <w:rPr>
        <w:rFonts w:hint="default"/>
        <w:lang w:eastAsia="en-US" w:bidi="ar-SA"/>
      </w:rPr>
    </w:lvl>
  </w:abstractNum>
  <w:abstractNum w:abstractNumId="7">
    <w:nsid w:val="0798752D"/>
    <w:multiLevelType w:val="multilevel"/>
    <w:tmpl w:val="0798752D"/>
    <w:lvl w:ilvl="0">
      <w:start w:val="1"/>
      <w:numFmt w:val="decimal"/>
      <w:lvlText w:val="%1)"/>
      <w:lvlJc w:val="left"/>
      <w:pPr>
        <w:ind w:left="871" w:hanging="284"/>
      </w:pPr>
      <w:rPr>
        <w:rFonts w:ascii="Times New Roman" w:eastAsia="Times New Roman" w:hAnsi="Times New Roman" w:cs="Times New Roman" w:hint="default"/>
        <w:w w:val="99"/>
        <w:sz w:val="24"/>
        <w:szCs w:val="24"/>
        <w:lang w:eastAsia="en-US" w:bidi="ar-SA"/>
      </w:rPr>
    </w:lvl>
    <w:lvl w:ilvl="1">
      <w:numFmt w:val="bullet"/>
      <w:lvlText w:val="•"/>
      <w:lvlJc w:val="left"/>
      <w:pPr>
        <w:ind w:left="1698" w:hanging="284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2517" w:hanging="284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335" w:hanging="284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154" w:hanging="284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73" w:hanging="284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791" w:hanging="284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610" w:hanging="284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429" w:hanging="284"/>
      </w:pPr>
      <w:rPr>
        <w:rFonts w:hint="default"/>
        <w:lang w:eastAsia="en-US" w:bidi="ar-SA"/>
      </w:rPr>
    </w:lvl>
  </w:abstractNum>
  <w:abstractNum w:abstractNumId="8">
    <w:nsid w:val="08DA317B"/>
    <w:multiLevelType w:val="multilevel"/>
    <w:tmpl w:val="08DA317B"/>
    <w:lvl w:ilvl="0">
      <w:start w:val="1"/>
      <w:numFmt w:val="upperLetter"/>
      <w:lvlText w:val="%1."/>
      <w:lvlJc w:val="left"/>
      <w:pPr>
        <w:ind w:left="1069" w:hanging="360"/>
      </w:pPr>
      <w:rPr>
        <w:rFonts w:asciiTheme="majorBidi" w:eastAsiaTheme="minorHAnsi" w:hAnsiTheme="majorBidi" w:cstheme="majorBidi"/>
        <w:b w:val="0"/>
      </w:rPr>
    </w:lvl>
    <w:lvl w:ilvl="1">
      <w:start w:val="1"/>
      <w:numFmt w:val="lowerLetter"/>
      <w:lvlText w:val="%2."/>
      <w:lvlJc w:val="left"/>
      <w:pPr>
        <w:ind w:left="1789" w:hanging="360"/>
      </w:pPr>
    </w:lvl>
    <w:lvl w:ilvl="2">
      <w:start w:val="1"/>
      <w:numFmt w:val="lowerRoman"/>
      <w:lvlText w:val="%3."/>
      <w:lvlJc w:val="right"/>
      <w:pPr>
        <w:ind w:left="2509" w:hanging="180"/>
      </w:pPr>
    </w:lvl>
    <w:lvl w:ilvl="3">
      <w:start w:val="1"/>
      <w:numFmt w:val="decimal"/>
      <w:lvlText w:val="%4."/>
      <w:lvlJc w:val="left"/>
      <w:pPr>
        <w:ind w:left="3229" w:hanging="360"/>
      </w:pPr>
    </w:lvl>
    <w:lvl w:ilvl="4">
      <w:start w:val="1"/>
      <w:numFmt w:val="lowerLetter"/>
      <w:lvlText w:val="%5."/>
      <w:lvlJc w:val="left"/>
      <w:pPr>
        <w:ind w:left="3949" w:hanging="360"/>
      </w:pPr>
    </w:lvl>
    <w:lvl w:ilvl="5">
      <w:start w:val="1"/>
      <w:numFmt w:val="lowerRoman"/>
      <w:lvlText w:val="%6."/>
      <w:lvlJc w:val="right"/>
      <w:pPr>
        <w:ind w:left="4669" w:hanging="180"/>
      </w:pPr>
    </w:lvl>
    <w:lvl w:ilvl="6">
      <w:start w:val="1"/>
      <w:numFmt w:val="decimal"/>
      <w:lvlText w:val="%7."/>
      <w:lvlJc w:val="left"/>
      <w:pPr>
        <w:ind w:left="5389" w:hanging="360"/>
      </w:pPr>
    </w:lvl>
    <w:lvl w:ilvl="7">
      <w:start w:val="1"/>
      <w:numFmt w:val="lowerLetter"/>
      <w:lvlText w:val="%8."/>
      <w:lvlJc w:val="left"/>
      <w:pPr>
        <w:ind w:left="6109" w:hanging="360"/>
      </w:pPr>
    </w:lvl>
    <w:lvl w:ilvl="8">
      <w:start w:val="1"/>
      <w:numFmt w:val="lowerRoman"/>
      <w:lvlText w:val="%9."/>
      <w:lvlJc w:val="right"/>
      <w:pPr>
        <w:ind w:left="6829" w:hanging="180"/>
      </w:pPr>
    </w:lvl>
  </w:abstractNum>
  <w:abstractNum w:abstractNumId="9">
    <w:nsid w:val="08DD355E"/>
    <w:multiLevelType w:val="multilevel"/>
    <w:tmpl w:val="08DD355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8F257FB"/>
    <w:multiLevelType w:val="multilevel"/>
    <w:tmpl w:val="08F257FB"/>
    <w:lvl w:ilvl="0">
      <w:start w:val="1"/>
      <w:numFmt w:val="decimal"/>
      <w:lvlText w:val="%1."/>
      <w:lvlJc w:val="left"/>
      <w:pPr>
        <w:ind w:left="392" w:hanging="282"/>
      </w:pPr>
      <w:rPr>
        <w:rFonts w:ascii="Times New Roman" w:eastAsia="Times New Roman" w:hAnsi="Times New Roman" w:cs="Times New Roman" w:hint="default"/>
        <w:w w:val="100"/>
        <w:sz w:val="20"/>
        <w:szCs w:val="20"/>
        <w:lang w:eastAsia="en-US" w:bidi="ar-SA"/>
      </w:rPr>
    </w:lvl>
    <w:lvl w:ilvl="1">
      <w:numFmt w:val="bullet"/>
      <w:lvlText w:val="•"/>
      <w:lvlJc w:val="left"/>
      <w:pPr>
        <w:ind w:left="565" w:hanging="282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730" w:hanging="282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895" w:hanging="282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060" w:hanging="282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225" w:hanging="282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1390" w:hanging="282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1555" w:hanging="282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1720" w:hanging="282"/>
      </w:pPr>
      <w:rPr>
        <w:rFonts w:hint="default"/>
        <w:lang w:eastAsia="en-US" w:bidi="ar-SA"/>
      </w:rPr>
    </w:lvl>
  </w:abstractNum>
  <w:abstractNum w:abstractNumId="11">
    <w:nsid w:val="093F54E8"/>
    <w:multiLevelType w:val="multilevel"/>
    <w:tmpl w:val="093F54E8"/>
    <w:lvl w:ilvl="0">
      <w:start w:val="1"/>
      <w:numFmt w:val="lowerLetter"/>
      <w:lvlText w:val="%1."/>
      <w:lvlJc w:val="left"/>
      <w:pPr>
        <w:ind w:left="1231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951" w:hanging="360"/>
      </w:pPr>
    </w:lvl>
    <w:lvl w:ilvl="2">
      <w:start w:val="1"/>
      <w:numFmt w:val="lowerRoman"/>
      <w:lvlText w:val="%3."/>
      <w:lvlJc w:val="right"/>
      <w:pPr>
        <w:ind w:left="2671" w:hanging="180"/>
      </w:pPr>
    </w:lvl>
    <w:lvl w:ilvl="3">
      <w:start w:val="1"/>
      <w:numFmt w:val="decimal"/>
      <w:lvlText w:val="%4."/>
      <w:lvlJc w:val="left"/>
      <w:pPr>
        <w:ind w:left="3391" w:hanging="360"/>
      </w:pPr>
    </w:lvl>
    <w:lvl w:ilvl="4">
      <w:start w:val="1"/>
      <w:numFmt w:val="lowerLetter"/>
      <w:lvlText w:val="%5."/>
      <w:lvlJc w:val="left"/>
      <w:pPr>
        <w:ind w:left="4111" w:hanging="360"/>
      </w:pPr>
    </w:lvl>
    <w:lvl w:ilvl="5">
      <w:start w:val="1"/>
      <w:numFmt w:val="lowerRoman"/>
      <w:lvlText w:val="%6."/>
      <w:lvlJc w:val="right"/>
      <w:pPr>
        <w:ind w:left="4831" w:hanging="180"/>
      </w:pPr>
    </w:lvl>
    <w:lvl w:ilvl="6">
      <w:start w:val="1"/>
      <w:numFmt w:val="decimal"/>
      <w:lvlText w:val="%7."/>
      <w:lvlJc w:val="left"/>
      <w:pPr>
        <w:ind w:left="5551" w:hanging="360"/>
      </w:pPr>
    </w:lvl>
    <w:lvl w:ilvl="7">
      <w:start w:val="1"/>
      <w:numFmt w:val="lowerLetter"/>
      <w:lvlText w:val="%8."/>
      <w:lvlJc w:val="left"/>
      <w:pPr>
        <w:ind w:left="6271" w:hanging="360"/>
      </w:pPr>
    </w:lvl>
    <w:lvl w:ilvl="8">
      <w:start w:val="1"/>
      <w:numFmt w:val="lowerRoman"/>
      <w:lvlText w:val="%9."/>
      <w:lvlJc w:val="right"/>
      <w:pPr>
        <w:ind w:left="6991" w:hanging="180"/>
      </w:pPr>
    </w:lvl>
  </w:abstractNum>
  <w:abstractNum w:abstractNumId="12">
    <w:nsid w:val="09C174D3"/>
    <w:multiLevelType w:val="multilevel"/>
    <w:tmpl w:val="09C174D3"/>
    <w:lvl w:ilvl="0">
      <w:start w:val="1"/>
      <w:numFmt w:val="lowerLetter"/>
      <w:lvlText w:val="%1."/>
      <w:lvlJc w:val="left"/>
      <w:pPr>
        <w:ind w:left="67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397" w:hanging="360"/>
      </w:pPr>
    </w:lvl>
    <w:lvl w:ilvl="2">
      <w:start w:val="1"/>
      <w:numFmt w:val="lowerRoman"/>
      <w:lvlText w:val="%3."/>
      <w:lvlJc w:val="right"/>
      <w:pPr>
        <w:ind w:left="2117" w:hanging="180"/>
      </w:pPr>
    </w:lvl>
    <w:lvl w:ilvl="3">
      <w:start w:val="1"/>
      <w:numFmt w:val="decimal"/>
      <w:lvlText w:val="%4."/>
      <w:lvlJc w:val="left"/>
      <w:pPr>
        <w:ind w:left="2837" w:hanging="360"/>
      </w:pPr>
    </w:lvl>
    <w:lvl w:ilvl="4">
      <w:start w:val="1"/>
      <w:numFmt w:val="lowerLetter"/>
      <w:lvlText w:val="%5."/>
      <w:lvlJc w:val="left"/>
      <w:pPr>
        <w:ind w:left="3557" w:hanging="360"/>
      </w:pPr>
    </w:lvl>
    <w:lvl w:ilvl="5">
      <w:start w:val="1"/>
      <w:numFmt w:val="lowerRoman"/>
      <w:lvlText w:val="%6."/>
      <w:lvlJc w:val="right"/>
      <w:pPr>
        <w:ind w:left="4277" w:hanging="180"/>
      </w:pPr>
    </w:lvl>
    <w:lvl w:ilvl="6">
      <w:start w:val="1"/>
      <w:numFmt w:val="decimal"/>
      <w:lvlText w:val="%7."/>
      <w:lvlJc w:val="left"/>
      <w:pPr>
        <w:ind w:left="4997" w:hanging="360"/>
      </w:pPr>
    </w:lvl>
    <w:lvl w:ilvl="7">
      <w:start w:val="1"/>
      <w:numFmt w:val="lowerLetter"/>
      <w:lvlText w:val="%8."/>
      <w:lvlJc w:val="left"/>
      <w:pPr>
        <w:ind w:left="5717" w:hanging="360"/>
      </w:pPr>
    </w:lvl>
    <w:lvl w:ilvl="8">
      <w:start w:val="1"/>
      <w:numFmt w:val="lowerRoman"/>
      <w:lvlText w:val="%9."/>
      <w:lvlJc w:val="right"/>
      <w:pPr>
        <w:ind w:left="6437" w:hanging="180"/>
      </w:pPr>
    </w:lvl>
  </w:abstractNum>
  <w:abstractNum w:abstractNumId="13">
    <w:nsid w:val="0AA100F6"/>
    <w:multiLevelType w:val="multilevel"/>
    <w:tmpl w:val="0AA100F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0C530F02"/>
    <w:multiLevelType w:val="multilevel"/>
    <w:tmpl w:val="9118D8B4"/>
    <w:lvl w:ilvl="0">
      <w:start w:val="1"/>
      <w:numFmt w:val="decimal"/>
      <w:lvlText w:val="%1."/>
      <w:lvlJc w:val="left"/>
      <w:pPr>
        <w:ind w:left="871" w:hanging="284"/>
        <w:jc w:val="right"/>
      </w:pPr>
      <w:rPr>
        <w:rFonts w:ascii="Times New Roman" w:eastAsia="Times New Roman" w:hAnsi="Times New Roman" w:cs="Times New Roman" w:hint="default"/>
        <w:b/>
        <w:bCs/>
        <w:i w:val="0"/>
        <w:spacing w:val="-17"/>
        <w:w w:val="99"/>
        <w:sz w:val="24"/>
        <w:szCs w:val="24"/>
        <w:lang w:eastAsia="en-US" w:bidi="ar-SA"/>
      </w:rPr>
    </w:lvl>
    <w:lvl w:ilvl="1">
      <w:start w:val="1"/>
      <w:numFmt w:val="lowerLetter"/>
      <w:lvlText w:val="%2."/>
      <w:lvlJc w:val="left"/>
      <w:pPr>
        <w:ind w:left="871" w:hanging="284"/>
      </w:pPr>
      <w:rPr>
        <w:rFonts w:hint="default"/>
        <w:b w:val="0"/>
        <w:bCs w:val="0"/>
        <w:spacing w:val="-17"/>
        <w:w w:val="99"/>
        <w:sz w:val="24"/>
        <w:szCs w:val="24"/>
        <w:lang w:eastAsia="en-US" w:bidi="ar-SA"/>
      </w:rPr>
    </w:lvl>
    <w:lvl w:ilvl="2">
      <w:numFmt w:val="bullet"/>
      <w:lvlText w:val="•"/>
      <w:lvlJc w:val="left"/>
      <w:pPr>
        <w:ind w:left="2517" w:hanging="284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335" w:hanging="284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154" w:hanging="284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73" w:hanging="284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791" w:hanging="284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610" w:hanging="284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429" w:hanging="284"/>
      </w:pPr>
      <w:rPr>
        <w:rFonts w:hint="default"/>
        <w:lang w:eastAsia="en-US" w:bidi="ar-SA"/>
      </w:rPr>
    </w:lvl>
  </w:abstractNum>
  <w:abstractNum w:abstractNumId="15">
    <w:nsid w:val="0EC8412D"/>
    <w:multiLevelType w:val="multilevel"/>
    <w:tmpl w:val="0EC8412D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0F266857"/>
    <w:multiLevelType w:val="multilevel"/>
    <w:tmpl w:val="0F266857"/>
    <w:lvl w:ilvl="0">
      <w:start w:val="1"/>
      <w:numFmt w:val="lowerLetter"/>
      <w:lvlText w:val="%1."/>
      <w:lvlJc w:val="left"/>
      <w:pPr>
        <w:ind w:left="488" w:hanging="288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727" w:hanging="288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975" w:hanging="288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222" w:hanging="288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470" w:hanging="288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718" w:hanging="288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1965" w:hanging="288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213" w:hanging="288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460" w:hanging="288"/>
      </w:pPr>
      <w:rPr>
        <w:rFonts w:hint="default"/>
        <w:lang w:eastAsia="en-US" w:bidi="ar-SA"/>
      </w:rPr>
    </w:lvl>
  </w:abstractNum>
  <w:abstractNum w:abstractNumId="17">
    <w:nsid w:val="0F51383F"/>
    <w:multiLevelType w:val="multilevel"/>
    <w:tmpl w:val="0F51383F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08E3FE5"/>
    <w:multiLevelType w:val="multilevel"/>
    <w:tmpl w:val="108E3FE5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12755076"/>
    <w:multiLevelType w:val="multilevel"/>
    <w:tmpl w:val="127550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140E03B5"/>
    <w:multiLevelType w:val="multilevel"/>
    <w:tmpl w:val="140E03B5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4D61CB1"/>
    <w:multiLevelType w:val="multilevel"/>
    <w:tmpl w:val="14D61CB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BAB2232"/>
    <w:multiLevelType w:val="multilevel"/>
    <w:tmpl w:val="1BAB2232"/>
    <w:lvl w:ilvl="0">
      <w:start w:val="1"/>
      <w:numFmt w:val="decimal"/>
      <w:lvlText w:val="%1."/>
      <w:lvlJc w:val="left"/>
      <w:pPr>
        <w:ind w:left="385" w:hanging="288"/>
      </w:pPr>
      <w:rPr>
        <w:rFonts w:ascii="Times New Roman" w:eastAsia="Times New Roman" w:hAnsi="Times New Roman" w:cs="Times New Roman" w:hint="default"/>
        <w:w w:val="100"/>
        <w:sz w:val="20"/>
        <w:szCs w:val="20"/>
        <w:lang w:eastAsia="en-US" w:bidi="ar-SA"/>
      </w:rPr>
    </w:lvl>
    <w:lvl w:ilvl="1">
      <w:numFmt w:val="bullet"/>
      <w:lvlText w:val="•"/>
      <w:lvlJc w:val="left"/>
      <w:pPr>
        <w:ind w:left="557" w:hanging="288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734" w:hanging="288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911" w:hanging="288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088" w:hanging="288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265" w:hanging="288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1442" w:hanging="288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1619" w:hanging="288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1796" w:hanging="288"/>
      </w:pPr>
      <w:rPr>
        <w:rFonts w:hint="default"/>
        <w:lang w:eastAsia="en-US" w:bidi="ar-SA"/>
      </w:rPr>
    </w:lvl>
  </w:abstractNum>
  <w:abstractNum w:abstractNumId="23">
    <w:nsid w:val="1BED04F3"/>
    <w:multiLevelType w:val="hybridMultilevel"/>
    <w:tmpl w:val="D14A93A8"/>
    <w:lvl w:ilvl="0" w:tplc="FE10492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D1B5E7D"/>
    <w:multiLevelType w:val="multilevel"/>
    <w:tmpl w:val="1D1B5E7D"/>
    <w:lvl w:ilvl="0">
      <w:start w:val="1"/>
      <w:numFmt w:val="decimal"/>
      <w:lvlText w:val="%1."/>
      <w:lvlJc w:val="left"/>
      <w:pPr>
        <w:ind w:left="427" w:hanging="281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>
      <w:numFmt w:val="bullet"/>
      <w:lvlText w:val="•"/>
      <w:lvlJc w:val="left"/>
      <w:pPr>
        <w:ind w:left="816" w:hanging="28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212" w:hanging="28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609" w:hanging="28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005" w:hanging="28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402" w:hanging="28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98" w:hanging="28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3194" w:hanging="28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591" w:hanging="281"/>
      </w:pPr>
      <w:rPr>
        <w:rFonts w:hint="default"/>
        <w:lang w:eastAsia="en-US" w:bidi="ar-SA"/>
      </w:rPr>
    </w:lvl>
  </w:abstractNum>
  <w:abstractNum w:abstractNumId="25">
    <w:nsid w:val="202275CC"/>
    <w:multiLevelType w:val="multilevel"/>
    <w:tmpl w:val="202275CC"/>
    <w:lvl w:ilvl="0">
      <w:start w:val="2"/>
      <w:numFmt w:val="upperLetter"/>
      <w:lvlText w:val="%1."/>
      <w:lvlJc w:val="left"/>
      <w:pPr>
        <w:ind w:left="1294" w:hanging="425"/>
      </w:pPr>
      <w:rPr>
        <w:rFonts w:ascii="Times New Roman" w:eastAsia="Times New Roman" w:hAnsi="Times New Roman" w:cs="Times New Roman" w:hint="default"/>
        <w:b/>
        <w:bCs/>
        <w:spacing w:val="-1"/>
        <w:w w:val="103"/>
        <w:sz w:val="23"/>
        <w:szCs w:val="23"/>
        <w:lang w:eastAsia="en-US" w:bidi="ar-SA"/>
      </w:rPr>
    </w:lvl>
    <w:lvl w:ilvl="1">
      <w:start w:val="1"/>
      <w:numFmt w:val="lowerLetter"/>
      <w:lvlText w:val="%2."/>
      <w:lvlJc w:val="left"/>
      <w:pPr>
        <w:ind w:left="1590" w:hanging="361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2">
      <w:numFmt w:val="bullet"/>
      <w:lvlText w:val="•"/>
      <w:lvlJc w:val="left"/>
      <w:pPr>
        <w:ind w:left="2520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441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362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283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6204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7125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8046" w:hanging="361"/>
      </w:pPr>
      <w:rPr>
        <w:rFonts w:hint="default"/>
        <w:lang w:eastAsia="en-US" w:bidi="ar-SA"/>
      </w:rPr>
    </w:lvl>
  </w:abstractNum>
  <w:abstractNum w:abstractNumId="26">
    <w:nsid w:val="21D5332B"/>
    <w:multiLevelType w:val="multilevel"/>
    <w:tmpl w:val="21D5332B"/>
    <w:lvl w:ilvl="0">
      <w:start w:val="1"/>
      <w:numFmt w:val="lowerLetter"/>
      <w:lvlText w:val="%1."/>
      <w:lvlJc w:val="left"/>
      <w:pPr>
        <w:ind w:left="1668" w:hanging="360"/>
      </w:pPr>
      <w:rPr>
        <w:rFonts w:ascii="Times New Roman" w:eastAsia="Times New Roman" w:hAnsi="Times New Roman" w:cs="Times New Roman" w:hint="default"/>
        <w:spacing w:val="-3"/>
        <w:w w:val="99"/>
        <w:sz w:val="24"/>
        <w:szCs w:val="24"/>
        <w:lang w:eastAsia="en-US" w:bidi="ar-SA"/>
      </w:rPr>
    </w:lvl>
    <w:lvl w:ilvl="1">
      <w:numFmt w:val="bullet"/>
      <w:lvlText w:val="•"/>
      <w:lvlJc w:val="left"/>
      <w:pPr>
        <w:ind w:left="2400" w:hanging="360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3141" w:hanging="360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881" w:hanging="36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622" w:hanging="36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363" w:hanging="36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6103" w:hanging="36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844" w:hanging="36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585" w:hanging="360"/>
      </w:pPr>
      <w:rPr>
        <w:rFonts w:hint="default"/>
        <w:lang w:eastAsia="en-US" w:bidi="ar-SA"/>
      </w:rPr>
    </w:lvl>
  </w:abstractNum>
  <w:abstractNum w:abstractNumId="27">
    <w:nsid w:val="2488353D"/>
    <w:multiLevelType w:val="multilevel"/>
    <w:tmpl w:val="2488353D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274F2A26"/>
    <w:multiLevelType w:val="multilevel"/>
    <w:tmpl w:val="274F2A26"/>
    <w:lvl w:ilvl="0">
      <w:numFmt w:val="bullet"/>
      <w:lvlText w:val=""/>
      <w:lvlJc w:val="left"/>
      <w:pPr>
        <w:ind w:left="419" w:hanging="282"/>
      </w:pPr>
      <w:rPr>
        <w:rFonts w:ascii="Symbol" w:eastAsia="Symbol" w:hAnsi="Symbol" w:cs="Symbol" w:hint="default"/>
        <w:w w:val="100"/>
        <w:sz w:val="20"/>
        <w:szCs w:val="20"/>
        <w:lang w:eastAsia="en-US" w:bidi="ar-SA"/>
      </w:rPr>
    </w:lvl>
    <w:lvl w:ilvl="1">
      <w:numFmt w:val="bullet"/>
      <w:lvlText w:val="•"/>
      <w:lvlJc w:val="left"/>
      <w:pPr>
        <w:ind w:left="717" w:hanging="282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014" w:hanging="282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311" w:hanging="282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608" w:hanging="282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905" w:hanging="282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202" w:hanging="282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499" w:hanging="282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796" w:hanging="282"/>
      </w:pPr>
      <w:rPr>
        <w:rFonts w:hint="default"/>
        <w:lang w:eastAsia="en-US" w:bidi="ar-SA"/>
      </w:rPr>
    </w:lvl>
  </w:abstractNum>
  <w:abstractNum w:abstractNumId="29">
    <w:nsid w:val="279775E0"/>
    <w:multiLevelType w:val="multilevel"/>
    <w:tmpl w:val="279775E0"/>
    <w:lvl w:ilvl="0">
      <w:start w:val="4"/>
      <w:numFmt w:val="lowerLetter"/>
      <w:lvlText w:val="%1."/>
      <w:lvlJc w:val="left"/>
      <w:pPr>
        <w:ind w:left="1418" w:hanging="361"/>
      </w:pPr>
      <w:rPr>
        <w:rFonts w:ascii="Times New Roman" w:eastAsia="Times New Roman" w:hAnsi="Times New Roman" w:cs="Times New Roman" w:hint="default"/>
        <w:spacing w:val="-4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1643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866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2089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312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535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58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981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204" w:hanging="361"/>
      </w:pPr>
      <w:rPr>
        <w:rFonts w:hint="default"/>
        <w:lang w:eastAsia="en-US" w:bidi="ar-SA"/>
      </w:rPr>
    </w:lvl>
  </w:abstractNum>
  <w:abstractNum w:abstractNumId="30">
    <w:nsid w:val="283E7D52"/>
    <w:multiLevelType w:val="multilevel"/>
    <w:tmpl w:val="283E7D52"/>
    <w:lvl w:ilvl="0">
      <w:start w:val="1"/>
      <w:numFmt w:val="lowerLetter"/>
      <w:lvlText w:val="%1."/>
      <w:lvlJc w:val="left"/>
      <w:pPr>
        <w:ind w:left="560" w:hanging="361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795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031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267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503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739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1975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211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447" w:hanging="361"/>
      </w:pPr>
      <w:rPr>
        <w:rFonts w:hint="default"/>
        <w:lang w:eastAsia="en-US" w:bidi="ar-SA"/>
      </w:rPr>
    </w:lvl>
  </w:abstractNum>
  <w:abstractNum w:abstractNumId="31">
    <w:nsid w:val="286A266C"/>
    <w:multiLevelType w:val="multilevel"/>
    <w:tmpl w:val="286A266C"/>
    <w:lvl w:ilvl="0">
      <w:start w:val="1"/>
      <w:numFmt w:val="upperLetter"/>
      <w:lvlText w:val="%1."/>
      <w:lvlJc w:val="left"/>
      <w:pPr>
        <w:ind w:left="1302" w:hanging="360"/>
      </w:pPr>
      <w:rPr>
        <w:rFonts w:ascii="Times New Roman" w:eastAsia="Times New Roman" w:hAnsi="Times New Roman" w:cs="Times New Roman" w:hint="default"/>
        <w:b/>
        <w:bCs/>
        <w:spacing w:val="-1"/>
        <w:w w:val="100"/>
        <w:sz w:val="24"/>
        <w:szCs w:val="24"/>
        <w:lang w:val="en-US" w:eastAsia="en-US" w:bidi="ar-SA"/>
      </w:rPr>
    </w:lvl>
    <w:lvl w:ilvl="1">
      <w:start w:val="1"/>
      <w:numFmt w:val="decimal"/>
      <w:lvlText w:val="%2."/>
      <w:lvlJc w:val="left"/>
      <w:pPr>
        <w:ind w:left="1686" w:hanging="373"/>
      </w:pPr>
      <w:rPr>
        <w:rFonts w:ascii="Times New Roman" w:eastAsia="Times New Roman" w:hAnsi="Times New Roman" w:cs="Times New Roman" w:hint="default"/>
        <w:spacing w:val="-19"/>
        <w:w w:val="100"/>
        <w:sz w:val="24"/>
        <w:szCs w:val="24"/>
        <w:lang w:val="en-US" w:eastAsia="en-US" w:bidi="ar-SA"/>
      </w:rPr>
    </w:lvl>
    <w:lvl w:ilvl="2">
      <w:numFmt w:val="bullet"/>
      <w:lvlText w:val="•"/>
      <w:lvlJc w:val="left"/>
      <w:pPr>
        <w:ind w:left="1680" w:hanging="373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2698" w:hanging="373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3716" w:hanging="373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4734" w:hanging="373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5752" w:hanging="373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6771" w:hanging="373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7789" w:hanging="373"/>
      </w:pPr>
      <w:rPr>
        <w:rFonts w:hint="default"/>
        <w:lang w:val="en-US" w:eastAsia="en-US" w:bidi="ar-SA"/>
      </w:rPr>
    </w:lvl>
  </w:abstractNum>
  <w:abstractNum w:abstractNumId="32">
    <w:nsid w:val="28C0134F"/>
    <w:multiLevelType w:val="multilevel"/>
    <w:tmpl w:val="28C0134F"/>
    <w:lvl w:ilvl="0">
      <w:start w:val="1"/>
      <w:numFmt w:val="decimal"/>
      <w:lvlText w:val="%1."/>
      <w:lvlJc w:val="left"/>
      <w:pPr>
        <w:ind w:left="900" w:hanging="360"/>
      </w:pPr>
      <w:rPr>
        <w:rFonts w:hint="default"/>
        <w:b/>
        <w:i w:val="0"/>
      </w:rPr>
    </w:lvl>
    <w:lvl w:ilvl="1">
      <w:start w:val="1"/>
      <w:numFmt w:val="lowerLetter"/>
      <w:lvlText w:val="%2."/>
      <w:lvlJc w:val="left"/>
      <w:pPr>
        <w:ind w:left="1620" w:hanging="360"/>
      </w:pPr>
    </w:lvl>
    <w:lvl w:ilvl="2">
      <w:start w:val="1"/>
      <w:numFmt w:val="lowerRoman"/>
      <w:lvlText w:val="%3."/>
      <w:lvlJc w:val="right"/>
      <w:pPr>
        <w:ind w:left="2340" w:hanging="180"/>
      </w:pPr>
    </w:lvl>
    <w:lvl w:ilvl="3">
      <w:start w:val="1"/>
      <w:numFmt w:val="decimal"/>
      <w:lvlText w:val="%4."/>
      <w:lvlJc w:val="left"/>
      <w:pPr>
        <w:ind w:left="3060" w:hanging="360"/>
      </w:pPr>
    </w:lvl>
    <w:lvl w:ilvl="4">
      <w:start w:val="1"/>
      <w:numFmt w:val="lowerLetter"/>
      <w:lvlText w:val="%5."/>
      <w:lvlJc w:val="left"/>
      <w:pPr>
        <w:ind w:left="3780" w:hanging="360"/>
      </w:pPr>
    </w:lvl>
    <w:lvl w:ilvl="5">
      <w:start w:val="1"/>
      <w:numFmt w:val="lowerRoman"/>
      <w:lvlText w:val="%6."/>
      <w:lvlJc w:val="right"/>
      <w:pPr>
        <w:ind w:left="4500" w:hanging="180"/>
      </w:pPr>
    </w:lvl>
    <w:lvl w:ilvl="6">
      <w:start w:val="1"/>
      <w:numFmt w:val="decimal"/>
      <w:lvlText w:val="%7."/>
      <w:lvlJc w:val="left"/>
      <w:pPr>
        <w:ind w:left="5220" w:hanging="360"/>
      </w:pPr>
    </w:lvl>
    <w:lvl w:ilvl="7">
      <w:start w:val="1"/>
      <w:numFmt w:val="lowerLetter"/>
      <w:lvlText w:val="%8."/>
      <w:lvlJc w:val="left"/>
      <w:pPr>
        <w:ind w:left="5940" w:hanging="360"/>
      </w:pPr>
    </w:lvl>
    <w:lvl w:ilvl="8">
      <w:start w:val="1"/>
      <w:numFmt w:val="lowerRoman"/>
      <w:lvlText w:val="%9."/>
      <w:lvlJc w:val="right"/>
      <w:pPr>
        <w:ind w:left="6660" w:hanging="180"/>
      </w:pPr>
    </w:lvl>
  </w:abstractNum>
  <w:abstractNum w:abstractNumId="33">
    <w:nsid w:val="2D832404"/>
    <w:multiLevelType w:val="hybridMultilevel"/>
    <w:tmpl w:val="422C06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2E4A1083"/>
    <w:multiLevelType w:val="multilevel"/>
    <w:tmpl w:val="2E4A1083"/>
    <w:lvl w:ilvl="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35">
    <w:nsid w:val="2E4D7FC4"/>
    <w:multiLevelType w:val="multilevel"/>
    <w:tmpl w:val="2E4D7FC4"/>
    <w:lvl w:ilvl="0">
      <w:start w:val="1"/>
      <w:numFmt w:val="lowerLetter"/>
      <w:lvlText w:val="%1."/>
      <w:lvlJc w:val="left"/>
      <w:pPr>
        <w:ind w:left="560" w:hanging="361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814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069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323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578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832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087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341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596" w:hanging="361"/>
      </w:pPr>
      <w:rPr>
        <w:rFonts w:hint="default"/>
        <w:lang w:eastAsia="en-US" w:bidi="ar-SA"/>
      </w:rPr>
    </w:lvl>
  </w:abstractNum>
  <w:abstractNum w:abstractNumId="36">
    <w:nsid w:val="30376C3A"/>
    <w:multiLevelType w:val="multilevel"/>
    <w:tmpl w:val="30376C3A"/>
    <w:lvl w:ilvl="0">
      <w:start w:val="1"/>
      <w:numFmt w:val="decimal"/>
      <w:lvlText w:val="%1."/>
      <w:lvlJc w:val="left"/>
      <w:pPr>
        <w:ind w:left="1015" w:hanging="360"/>
      </w:pPr>
      <w:rPr>
        <w:rFonts w:ascii="Times New Roman" w:eastAsia="Times New Roman" w:hAnsi="Times New Roman" w:cs="Times New Roman"/>
        <w:b w:val="0"/>
        <w:bCs/>
        <w:spacing w:val="-5"/>
        <w:w w:val="99"/>
        <w:sz w:val="24"/>
        <w:szCs w:val="24"/>
        <w:lang w:eastAsia="en-US" w:bidi="ar-SA"/>
      </w:rPr>
    </w:lvl>
    <w:lvl w:ilvl="1">
      <w:numFmt w:val="bullet"/>
      <w:lvlText w:val="•"/>
      <w:lvlJc w:val="left"/>
      <w:pPr>
        <w:ind w:left="1824" w:hanging="360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2629" w:hanging="360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433" w:hanging="36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238" w:hanging="36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043" w:hanging="36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847" w:hanging="36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652" w:hanging="36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457" w:hanging="360"/>
      </w:pPr>
      <w:rPr>
        <w:rFonts w:hint="default"/>
        <w:lang w:eastAsia="en-US" w:bidi="ar-SA"/>
      </w:rPr>
    </w:lvl>
  </w:abstractNum>
  <w:abstractNum w:abstractNumId="37">
    <w:nsid w:val="30AC612D"/>
    <w:multiLevelType w:val="multilevel"/>
    <w:tmpl w:val="30AC612D"/>
    <w:lvl w:ilvl="0">
      <w:start w:val="4"/>
      <w:numFmt w:val="lowerLetter"/>
      <w:lvlText w:val="%1."/>
      <w:lvlJc w:val="left"/>
      <w:pPr>
        <w:ind w:left="1418" w:hanging="361"/>
      </w:pPr>
      <w:rPr>
        <w:rFonts w:ascii="Times New Roman" w:eastAsia="Times New Roman" w:hAnsi="Times New Roman" w:cs="Times New Roman" w:hint="default"/>
        <w:spacing w:val="-4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1643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866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2089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312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535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58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981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204" w:hanging="361"/>
      </w:pPr>
      <w:rPr>
        <w:rFonts w:hint="default"/>
        <w:lang w:eastAsia="en-US" w:bidi="ar-SA"/>
      </w:rPr>
    </w:lvl>
  </w:abstractNum>
  <w:abstractNum w:abstractNumId="38">
    <w:nsid w:val="30F0303A"/>
    <w:multiLevelType w:val="multilevel"/>
    <w:tmpl w:val="30F0303A"/>
    <w:lvl w:ilvl="0">
      <w:start w:val="1"/>
      <w:numFmt w:val="lowerLetter"/>
      <w:lvlText w:val="%1."/>
      <w:lvlJc w:val="left"/>
      <w:pPr>
        <w:ind w:left="67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397" w:hanging="360"/>
      </w:pPr>
    </w:lvl>
    <w:lvl w:ilvl="2">
      <w:start w:val="1"/>
      <w:numFmt w:val="lowerRoman"/>
      <w:lvlText w:val="%3."/>
      <w:lvlJc w:val="right"/>
      <w:pPr>
        <w:ind w:left="2117" w:hanging="180"/>
      </w:pPr>
    </w:lvl>
    <w:lvl w:ilvl="3">
      <w:start w:val="1"/>
      <w:numFmt w:val="decimal"/>
      <w:lvlText w:val="%4."/>
      <w:lvlJc w:val="left"/>
      <w:pPr>
        <w:ind w:left="2837" w:hanging="360"/>
      </w:pPr>
    </w:lvl>
    <w:lvl w:ilvl="4">
      <w:start w:val="1"/>
      <w:numFmt w:val="lowerLetter"/>
      <w:lvlText w:val="%5."/>
      <w:lvlJc w:val="left"/>
      <w:pPr>
        <w:ind w:left="3557" w:hanging="360"/>
      </w:pPr>
    </w:lvl>
    <w:lvl w:ilvl="5">
      <w:start w:val="1"/>
      <w:numFmt w:val="lowerRoman"/>
      <w:lvlText w:val="%6."/>
      <w:lvlJc w:val="right"/>
      <w:pPr>
        <w:ind w:left="4277" w:hanging="180"/>
      </w:pPr>
    </w:lvl>
    <w:lvl w:ilvl="6">
      <w:start w:val="1"/>
      <w:numFmt w:val="decimal"/>
      <w:lvlText w:val="%7."/>
      <w:lvlJc w:val="left"/>
      <w:pPr>
        <w:ind w:left="4997" w:hanging="360"/>
      </w:pPr>
    </w:lvl>
    <w:lvl w:ilvl="7">
      <w:start w:val="1"/>
      <w:numFmt w:val="lowerLetter"/>
      <w:lvlText w:val="%8."/>
      <w:lvlJc w:val="left"/>
      <w:pPr>
        <w:ind w:left="5717" w:hanging="360"/>
      </w:pPr>
    </w:lvl>
    <w:lvl w:ilvl="8">
      <w:start w:val="1"/>
      <w:numFmt w:val="lowerRoman"/>
      <w:lvlText w:val="%9."/>
      <w:lvlJc w:val="right"/>
      <w:pPr>
        <w:ind w:left="6437" w:hanging="180"/>
      </w:pPr>
    </w:lvl>
  </w:abstractNum>
  <w:abstractNum w:abstractNumId="39">
    <w:nsid w:val="3150189D"/>
    <w:multiLevelType w:val="multilevel"/>
    <w:tmpl w:val="3150189D"/>
    <w:lvl w:ilvl="0">
      <w:start w:val="1"/>
      <w:numFmt w:val="upperLetter"/>
      <w:lvlText w:val="%1."/>
      <w:lvlJc w:val="left"/>
      <w:pPr>
        <w:ind w:left="1014" w:hanging="425"/>
      </w:pPr>
      <w:rPr>
        <w:rFonts w:ascii="Times New Roman" w:eastAsia="Times New Roman" w:hAnsi="Times New Roman" w:cs="Times New Roman" w:hint="default"/>
        <w:b/>
        <w:bCs/>
        <w:spacing w:val="-6"/>
        <w:w w:val="103"/>
        <w:sz w:val="23"/>
        <w:szCs w:val="23"/>
        <w:lang w:eastAsia="en-US" w:bidi="ar-SA"/>
      </w:rPr>
    </w:lvl>
    <w:lvl w:ilvl="1">
      <w:start w:val="1"/>
      <w:numFmt w:val="decimal"/>
      <w:lvlText w:val="%2"/>
      <w:lvlJc w:val="left"/>
      <w:pPr>
        <w:ind w:left="1662" w:hanging="353"/>
      </w:pPr>
      <w:rPr>
        <w:rFonts w:ascii="Times New Roman" w:eastAsia="Times New Roman" w:hAnsi="Times New Roman" w:cs="Times New Roman" w:hint="default"/>
        <w:w w:val="103"/>
        <w:sz w:val="23"/>
        <w:szCs w:val="23"/>
        <w:lang w:eastAsia="en-US" w:bidi="ar-SA"/>
      </w:rPr>
    </w:lvl>
    <w:lvl w:ilvl="2">
      <w:numFmt w:val="bullet"/>
      <w:lvlText w:val="•"/>
      <w:lvlJc w:val="left"/>
      <w:pPr>
        <w:ind w:left="2480" w:hanging="353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301" w:hanging="353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122" w:hanging="353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943" w:hanging="353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764" w:hanging="353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585" w:hanging="353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406" w:hanging="353"/>
      </w:pPr>
      <w:rPr>
        <w:rFonts w:hint="default"/>
        <w:lang w:eastAsia="en-US" w:bidi="ar-SA"/>
      </w:rPr>
    </w:lvl>
  </w:abstractNum>
  <w:abstractNum w:abstractNumId="40">
    <w:nsid w:val="329D6034"/>
    <w:multiLevelType w:val="multilevel"/>
    <w:tmpl w:val="329D6034"/>
    <w:lvl w:ilvl="0">
      <w:start w:val="1"/>
      <w:numFmt w:val="lowerLetter"/>
      <w:lvlText w:val="%1."/>
      <w:lvlJc w:val="left"/>
      <w:pPr>
        <w:ind w:left="67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397" w:hanging="360"/>
      </w:pPr>
    </w:lvl>
    <w:lvl w:ilvl="2">
      <w:start w:val="1"/>
      <w:numFmt w:val="lowerRoman"/>
      <w:lvlText w:val="%3."/>
      <w:lvlJc w:val="right"/>
      <w:pPr>
        <w:ind w:left="2117" w:hanging="180"/>
      </w:pPr>
    </w:lvl>
    <w:lvl w:ilvl="3">
      <w:start w:val="1"/>
      <w:numFmt w:val="decimal"/>
      <w:lvlText w:val="%4."/>
      <w:lvlJc w:val="left"/>
      <w:pPr>
        <w:ind w:left="2837" w:hanging="360"/>
      </w:pPr>
    </w:lvl>
    <w:lvl w:ilvl="4">
      <w:start w:val="1"/>
      <w:numFmt w:val="lowerLetter"/>
      <w:lvlText w:val="%5."/>
      <w:lvlJc w:val="left"/>
      <w:pPr>
        <w:ind w:left="3557" w:hanging="360"/>
      </w:pPr>
    </w:lvl>
    <w:lvl w:ilvl="5">
      <w:start w:val="1"/>
      <w:numFmt w:val="lowerRoman"/>
      <w:lvlText w:val="%6."/>
      <w:lvlJc w:val="right"/>
      <w:pPr>
        <w:ind w:left="4277" w:hanging="180"/>
      </w:pPr>
    </w:lvl>
    <w:lvl w:ilvl="6">
      <w:start w:val="1"/>
      <w:numFmt w:val="decimal"/>
      <w:lvlText w:val="%7."/>
      <w:lvlJc w:val="left"/>
      <w:pPr>
        <w:ind w:left="4997" w:hanging="360"/>
      </w:pPr>
    </w:lvl>
    <w:lvl w:ilvl="7">
      <w:start w:val="1"/>
      <w:numFmt w:val="lowerLetter"/>
      <w:lvlText w:val="%8."/>
      <w:lvlJc w:val="left"/>
      <w:pPr>
        <w:ind w:left="5717" w:hanging="360"/>
      </w:pPr>
    </w:lvl>
    <w:lvl w:ilvl="8">
      <w:start w:val="1"/>
      <w:numFmt w:val="lowerRoman"/>
      <w:lvlText w:val="%9."/>
      <w:lvlJc w:val="right"/>
      <w:pPr>
        <w:ind w:left="6437" w:hanging="180"/>
      </w:pPr>
    </w:lvl>
  </w:abstractNum>
  <w:abstractNum w:abstractNumId="41">
    <w:nsid w:val="32E4161A"/>
    <w:multiLevelType w:val="hybridMultilevel"/>
    <w:tmpl w:val="5B2E85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32FA546E"/>
    <w:multiLevelType w:val="multilevel"/>
    <w:tmpl w:val="32FA546E"/>
    <w:lvl w:ilvl="0">
      <w:start w:val="1"/>
      <w:numFmt w:val="decimal"/>
      <w:lvlText w:val="%1."/>
      <w:lvlJc w:val="left"/>
      <w:pPr>
        <w:ind w:left="427" w:hanging="281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>
      <w:numFmt w:val="bullet"/>
      <w:lvlText w:val="•"/>
      <w:lvlJc w:val="left"/>
      <w:pPr>
        <w:ind w:left="816" w:hanging="28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212" w:hanging="28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609" w:hanging="28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005" w:hanging="28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402" w:hanging="28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98" w:hanging="28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3194" w:hanging="28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591" w:hanging="281"/>
      </w:pPr>
      <w:rPr>
        <w:rFonts w:hint="default"/>
        <w:lang w:eastAsia="en-US" w:bidi="ar-SA"/>
      </w:rPr>
    </w:lvl>
  </w:abstractNum>
  <w:abstractNum w:abstractNumId="43">
    <w:nsid w:val="33AB6235"/>
    <w:multiLevelType w:val="multilevel"/>
    <w:tmpl w:val="33AB6235"/>
    <w:lvl w:ilvl="0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364" w:hanging="360"/>
      </w:pPr>
    </w:lvl>
    <w:lvl w:ilvl="2">
      <w:start w:val="1"/>
      <w:numFmt w:val="lowerRoman"/>
      <w:lvlText w:val="%3."/>
      <w:lvlJc w:val="right"/>
      <w:pPr>
        <w:ind w:left="2084" w:hanging="180"/>
      </w:pPr>
    </w:lvl>
    <w:lvl w:ilvl="3">
      <w:start w:val="1"/>
      <w:numFmt w:val="decimal"/>
      <w:lvlText w:val="%4."/>
      <w:lvlJc w:val="left"/>
      <w:pPr>
        <w:ind w:left="2804" w:hanging="360"/>
      </w:pPr>
    </w:lvl>
    <w:lvl w:ilvl="4">
      <w:start w:val="1"/>
      <w:numFmt w:val="lowerLetter"/>
      <w:lvlText w:val="%5."/>
      <w:lvlJc w:val="left"/>
      <w:pPr>
        <w:ind w:left="3524" w:hanging="360"/>
      </w:pPr>
    </w:lvl>
    <w:lvl w:ilvl="5">
      <w:start w:val="1"/>
      <w:numFmt w:val="lowerRoman"/>
      <w:lvlText w:val="%6."/>
      <w:lvlJc w:val="right"/>
      <w:pPr>
        <w:ind w:left="4244" w:hanging="180"/>
      </w:pPr>
    </w:lvl>
    <w:lvl w:ilvl="6">
      <w:start w:val="1"/>
      <w:numFmt w:val="decimal"/>
      <w:lvlText w:val="%7."/>
      <w:lvlJc w:val="left"/>
      <w:pPr>
        <w:ind w:left="4964" w:hanging="360"/>
      </w:pPr>
    </w:lvl>
    <w:lvl w:ilvl="7">
      <w:start w:val="1"/>
      <w:numFmt w:val="lowerLetter"/>
      <w:lvlText w:val="%8."/>
      <w:lvlJc w:val="left"/>
      <w:pPr>
        <w:ind w:left="5684" w:hanging="360"/>
      </w:pPr>
    </w:lvl>
    <w:lvl w:ilvl="8">
      <w:start w:val="1"/>
      <w:numFmt w:val="lowerRoman"/>
      <w:lvlText w:val="%9."/>
      <w:lvlJc w:val="right"/>
      <w:pPr>
        <w:ind w:left="6404" w:hanging="180"/>
      </w:pPr>
    </w:lvl>
  </w:abstractNum>
  <w:abstractNum w:abstractNumId="44">
    <w:nsid w:val="365A6A97"/>
    <w:multiLevelType w:val="multilevel"/>
    <w:tmpl w:val="365A6A97"/>
    <w:lvl w:ilvl="0">
      <w:start w:val="1"/>
      <w:numFmt w:val="decimal"/>
      <w:lvlText w:val="%1."/>
      <w:lvlJc w:val="left"/>
      <w:pPr>
        <w:ind w:left="1080" w:hanging="360"/>
      </w:pPr>
      <w:rPr>
        <w:rFonts w:asciiTheme="majorBidi" w:eastAsiaTheme="minorHAnsi" w:hAnsiTheme="majorBidi" w:cstheme="majorBidi"/>
        <w:b w:val="0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5">
    <w:nsid w:val="38392D3F"/>
    <w:multiLevelType w:val="multilevel"/>
    <w:tmpl w:val="38392D3F"/>
    <w:lvl w:ilvl="0">
      <w:start w:val="1"/>
      <w:numFmt w:val="upperLetter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385963ED"/>
    <w:multiLevelType w:val="multilevel"/>
    <w:tmpl w:val="B9B85BB6"/>
    <w:lvl w:ilvl="0">
      <w:start w:val="1"/>
      <w:numFmt w:val="decimal"/>
      <w:lvlText w:val="%1."/>
      <w:lvlJc w:val="left"/>
      <w:pPr>
        <w:ind w:left="871" w:hanging="284"/>
      </w:pPr>
      <w:rPr>
        <w:rFonts w:ascii="Times New Roman" w:eastAsia="Times New Roman" w:hAnsi="Times New Roman" w:cs="Times New Roman" w:hint="default"/>
        <w:b/>
        <w:bCs/>
        <w:spacing w:val="-17"/>
        <w:w w:val="99"/>
        <w:sz w:val="24"/>
        <w:szCs w:val="24"/>
        <w:lang w:eastAsia="en-US" w:bidi="ar-SA"/>
      </w:rPr>
    </w:lvl>
    <w:lvl w:ilvl="1">
      <w:start w:val="1"/>
      <w:numFmt w:val="lowerLetter"/>
      <w:lvlText w:val="%2."/>
      <w:lvlJc w:val="left"/>
      <w:pPr>
        <w:ind w:left="948" w:hanging="360"/>
      </w:pPr>
      <w:rPr>
        <w:rFonts w:ascii="Times New Roman" w:hAnsi="Times New Roman" w:cs="Times New Roman" w:hint="default"/>
        <w:b/>
        <w:bCs w:val="0"/>
        <w:spacing w:val="-3"/>
        <w:w w:val="99"/>
        <w:sz w:val="24"/>
        <w:szCs w:val="24"/>
        <w:lang w:eastAsia="en-US" w:bidi="ar-SA"/>
      </w:rPr>
    </w:lvl>
    <w:lvl w:ilvl="2">
      <w:numFmt w:val="bullet"/>
      <w:lvlText w:val="•"/>
      <w:lvlJc w:val="left"/>
      <w:pPr>
        <w:ind w:left="1440" w:hanging="360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2393" w:hanging="36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3346" w:hanging="36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299" w:hanging="36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253" w:hanging="36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206" w:hanging="36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159" w:hanging="360"/>
      </w:pPr>
      <w:rPr>
        <w:rFonts w:hint="default"/>
        <w:lang w:eastAsia="en-US" w:bidi="ar-SA"/>
      </w:rPr>
    </w:lvl>
  </w:abstractNum>
  <w:abstractNum w:abstractNumId="47">
    <w:nsid w:val="39E30B70"/>
    <w:multiLevelType w:val="multilevel"/>
    <w:tmpl w:val="39E30B7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3C2943EC"/>
    <w:multiLevelType w:val="multilevel"/>
    <w:tmpl w:val="3C2943E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407B7858"/>
    <w:multiLevelType w:val="multilevel"/>
    <w:tmpl w:val="407B7858"/>
    <w:lvl w:ilvl="0">
      <w:start w:val="4"/>
      <w:numFmt w:val="lowerLetter"/>
      <w:lvlText w:val="%1."/>
      <w:lvlJc w:val="left"/>
      <w:pPr>
        <w:ind w:left="1611" w:hanging="361"/>
      </w:pPr>
      <w:rPr>
        <w:rFonts w:ascii="Times New Roman" w:eastAsia="Times New Roman" w:hAnsi="Times New Roman" w:cs="Times New Roman" w:hint="default"/>
        <w:spacing w:val="-4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1803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987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2171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354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538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22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905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089" w:hanging="361"/>
      </w:pPr>
      <w:rPr>
        <w:rFonts w:hint="default"/>
        <w:lang w:eastAsia="en-US" w:bidi="ar-SA"/>
      </w:rPr>
    </w:lvl>
  </w:abstractNum>
  <w:abstractNum w:abstractNumId="50">
    <w:nsid w:val="40E721B4"/>
    <w:multiLevelType w:val="multilevel"/>
    <w:tmpl w:val="40E721B4"/>
    <w:lvl w:ilvl="0">
      <w:start w:val="1"/>
      <w:numFmt w:val="decimal"/>
      <w:lvlText w:val="%1)"/>
      <w:lvlJc w:val="left"/>
      <w:pPr>
        <w:ind w:left="1126" w:hanging="289"/>
        <w:jc w:val="right"/>
      </w:pPr>
      <w:rPr>
        <w:rFonts w:ascii="Times New Roman" w:eastAsia="Times New Roman" w:hAnsi="Times New Roman" w:cs="Times New Roman" w:hint="default"/>
        <w:b/>
        <w:bCs/>
        <w:spacing w:val="0"/>
        <w:w w:val="103"/>
        <w:sz w:val="23"/>
        <w:szCs w:val="23"/>
        <w:lang w:eastAsia="en-US" w:bidi="ar-SA"/>
      </w:rPr>
    </w:lvl>
    <w:lvl w:ilvl="1">
      <w:start w:val="1"/>
      <w:numFmt w:val="lowerLetter"/>
      <w:lvlText w:val="%2)"/>
      <w:lvlJc w:val="left"/>
      <w:pPr>
        <w:ind w:left="1126" w:hanging="289"/>
        <w:jc w:val="right"/>
      </w:pPr>
      <w:rPr>
        <w:rFonts w:ascii="Times New Roman" w:eastAsia="Times New Roman" w:hAnsi="Times New Roman" w:cs="Times New Roman" w:hint="default"/>
        <w:b/>
        <w:bCs/>
        <w:spacing w:val="-4"/>
        <w:w w:val="103"/>
        <w:sz w:val="23"/>
        <w:szCs w:val="23"/>
        <w:lang w:eastAsia="en-US" w:bidi="ar-SA"/>
      </w:rPr>
    </w:lvl>
    <w:lvl w:ilvl="2">
      <w:numFmt w:val="bullet"/>
      <w:lvlText w:val="•"/>
      <w:lvlJc w:val="left"/>
      <w:pPr>
        <w:ind w:left="2932" w:hanging="289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838" w:hanging="289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744" w:hanging="289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650" w:hanging="289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6556" w:hanging="289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7462" w:hanging="289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8368" w:hanging="289"/>
      </w:pPr>
      <w:rPr>
        <w:rFonts w:hint="default"/>
        <w:lang w:eastAsia="en-US" w:bidi="ar-SA"/>
      </w:rPr>
    </w:lvl>
  </w:abstractNum>
  <w:abstractNum w:abstractNumId="51">
    <w:nsid w:val="428647BC"/>
    <w:multiLevelType w:val="multilevel"/>
    <w:tmpl w:val="428647BC"/>
    <w:lvl w:ilvl="0">
      <w:start w:val="1"/>
      <w:numFmt w:val="decimal"/>
      <w:lvlText w:val="%1."/>
      <w:lvlJc w:val="left"/>
      <w:pPr>
        <w:ind w:left="427" w:hanging="281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>
      <w:numFmt w:val="bullet"/>
      <w:lvlText w:val="•"/>
      <w:lvlJc w:val="left"/>
      <w:pPr>
        <w:ind w:left="816" w:hanging="28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212" w:hanging="28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609" w:hanging="28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005" w:hanging="28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402" w:hanging="28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98" w:hanging="28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3194" w:hanging="28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591" w:hanging="281"/>
      </w:pPr>
      <w:rPr>
        <w:rFonts w:hint="default"/>
        <w:lang w:eastAsia="en-US" w:bidi="ar-SA"/>
      </w:rPr>
    </w:lvl>
  </w:abstractNum>
  <w:abstractNum w:abstractNumId="52">
    <w:nsid w:val="45227678"/>
    <w:multiLevelType w:val="multilevel"/>
    <w:tmpl w:val="45227678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53">
    <w:nsid w:val="45372318"/>
    <w:multiLevelType w:val="multilevel"/>
    <w:tmpl w:val="45372318"/>
    <w:lvl w:ilvl="0">
      <w:start w:val="1"/>
      <w:numFmt w:val="lowerLetter"/>
      <w:lvlText w:val="%1."/>
      <w:lvlJc w:val="left"/>
      <w:pPr>
        <w:ind w:left="480" w:hanging="281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735" w:hanging="28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990" w:hanging="28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245" w:hanging="28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500" w:hanging="28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756" w:hanging="28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011" w:hanging="28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266" w:hanging="28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521" w:hanging="281"/>
      </w:pPr>
      <w:rPr>
        <w:rFonts w:hint="default"/>
        <w:lang w:eastAsia="en-US" w:bidi="ar-SA"/>
      </w:rPr>
    </w:lvl>
  </w:abstractNum>
  <w:abstractNum w:abstractNumId="54">
    <w:nsid w:val="478C02FD"/>
    <w:multiLevelType w:val="multilevel"/>
    <w:tmpl w:val="478C02FD"/>
    <w:lvl w:ilvl="0">
      <w:start w:val="1"/>
      <w:numFmt w:val="decimal"/>
      <w:lvlText w:val="%1."/>
      <w:lvlJc w:val="left"/>
      <w:pPr>
        <w:ind w:left="1302" w:hanging="360"/>
      </w:pPr>
      <w:rPr>
        <w:rFonts w:ascii="Times New Roman" w:eastAsia="Times New Roman" w:hAnsi="Times New Roman" w:cs="Times New Roman" w:hint="default"/>
        <w:spacing w:val="-19"/>
        <w:w w:val="100"/>
        <w:sz w:val="24"/>
        <w:szCs w:val="24"/>
        <w:lang w:val="en-US" w:eastAsia="en-US" w:bidi="ar-SA"/>
      </w:rPr>
    </w:lvl>
    <w:lvl w:ilvl="1">
      <w:start w:val="1"/>
      <w:numFmt w:val="decimal"/>
      <w:lvlText w:val="%2."/>
      <w:lvlJc w:val="left"/>
      <w:pPr>
        <w:ind w:left="1585" w:hanging="426"/>
        <w:jc w:val="right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en-US" w:eastAsia="en-US" w:bidi="ar-SA"/>
      </w:rPr>
    </w:lvl>
    <w:lvl w:ilvl="2">
      <w:start w:val="1"/>
      <w:numFmt w:val="lowerLetter"/>
      <w:lvlText w:val="%3."/>
      <w:lvlJc w:val="left"/>
      <w:pPr>
        <w:ind w:left="3002" w:hanging="283"/>
      </w:pPr>
      <w:rPr>
        <w:rFonts w:ascii="Times New Roman" w:eastAsia="Times New Roman" w:hAnsi="Times New Roman" w:cs="Times New Roman" w:hint="default"/>
        <w:spacing w:val="-42"/>
        <w:w w:val="100"/>
        <w:sz w:val="24"/>
        <w:szCs w:val="24"/>
        <w:lang w:val="en-US" w:eastAsia="en-US" w:bidi="ar-SA"/>
      </w:rPr>
    </w:lvl>
    <w:lvl w:ilvl="3">
      <w:numFmt w:val="bullet"/>
      <w:lvlText w:val="•"/>
      <w:lvlJc w:val="left"/>
      <w:pPr>
        <w:ind w:left="3853" w:hanging="283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706" w:hanging="283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5559" w:hanging="283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6412" w:hanging="283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266" w:hanging="283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119" w:hanging="283"/>
      </w:pPr>
      <w:rPr>
        <w:rFonts w:hint="default"/>
        <w:lang w:val="en-US" w:eastAsia="en-US" w:bidi="ar-SA"/>
      </w:rPr>
    </w:lvl>
  </w:abstractNum>
  <w:abstractNum w:abstractNumId="55">
    <w:nsid w:val="49561CBC"/>
    <w:multiLevelType w:val="multilevel"/>
    <w:tmpl w:val="49561CBC"/>
    <w:lvl w:ilvl="0">
      <w:start w:val="4"/>
      <w:numFmt w:val="lowerLetter"/>
      <w:lvlText w:val="%1."/>
      <w:lvlJc w:val="left"/>
      <w:pPr>
        <w:ind w:left="1465" w:hanging="361"/>
      </w:pPr>
      <w:rPr>
        <w:rFonts w:ascii="Times New Roman" w:eastAsia="Times New Roman" w:hAnsi="Times New Roman" w:cs="Times New Roman" w:hint="default"/>
        <w:spacing w:val="-4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1592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724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856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988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121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253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385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517" w:hanging="361"/>
      </w:pPr>
      <w:rPr>
        <w:rFonts w:hint="default"/>
        <w:lang w:eastAsia="en-US" w:bidi="ar-SA"/>
      </w:rPr>
    </w:lvl>
  </w:abstractNum>
  <w:abstractNum w:abstractNumId="56">
    <w:nsid w:val="4AB53849"/>
    <w:multiLevelType w:val="multilevel"/>
    <w:tmpl w:val="EDF2E9C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b/>
        <w:bCs/>
        <w:i w:val="0"/>
        <w:iCs/>
      </w:rPr>
    </w:lvl>
    <w:lvl w:ilvl="2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4D0336AB"/>
    <w:multiLevelType w:val="hybridMultilevel"/>
    <w:tmpl w:val="A33CA98E"/>
    <w:lvl w:ilvl="0" w:tplc="37029954">
      <w:start w:val="1"/>
      <w:numFmt w:val="upperLetter"/>
      <w:lvlText w:val="%1."/>
      <w:lvlJc w:val="left"/>
      <w:pPr>
        <w:ind w:left="720" w:hanging="360"/>
      </w:pPr>
      <w:rPr>
        <w:rFonts w:asciiTheme="majorBidi" w:eastAsiaTheme="minorHAnsi" w:hAnsiTheme="majorBidi" w:cstheme="majorBidi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4D185599"/>
    <w:multiLevelType w:val="multilevel"/>
    <w:tmpl w:val="4D185599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59">
    <w:nsid w:val="4E25311E"/>
    <w:multiLevelType w:val="multilevel"/>
    <w:tmpl w:val="4E25311E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4E5608AF"/>
    <w:multiLevelType w:val="multilevel"/>
    <w:tmpl w:val="4E5608AF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4FC50A99"/>
    <w:multiLevelType w:val="multilevel"/>
    <w:tmpl w:val="4FC50A99"/>
    <w:lvl w:ilvl="0">
      <w:start w:val="1"/>
      <w:numFmt w:val="decimal"/>
      <w:lvlText w:val="%1)"/>
      <w:lvlJc w:val="left"/>
      <w:pPr>
        <w:ind w:left="1011" w:hanging="284"/>
      </w:pPr>
      <w:rPr>
        <w:rFonts w:ascii="Times New Roman" w:eastAsia="Times New Roman" w:hAnsi="Times New Roman" w:cs="Times New Roman" w:hint="default"/>
        <w:b/>
        <w:bCs/>
        <w:i/>
        <w:iCs/>
        <w:w w:val="97"/>
        <w:sz w:val="24"/>
        <w:szCs w:val="24"/>
        <w:lang w:val="en-US" w:eastAsia="en-US" w:bidi="ar-SA"/>
      </w:rPr>
    </w:lvl>
    <w:lvl w:ilvl="1">
      <w:start w:val="1"/>
      <w:numFmt w:val="lowerLetter"/>
      <w:lvlText w:val="%2)"/>
      <w:lvlJc w:val="left"/>
      <w:pPr>
        <w:ind w:left="1011" w:hanging="322"/>
      </w:pPr>
      <w:rPr>
        <w:rFonts w:ascii="Times New Roman" w:eastAsia="Times New Roman" w:hAnsi="Times New Roman" w:cs="Times New Roman" w:hint="default"/>
        <w:b/>
        <w:bCs/>
        <w:w w:val="97"/>
        <w:sz w:val="24"/>
        <w:szCs w:val="24"/>
        <w:lang w:val="en-US" w:eastAsia="en-US" w:bidi="ar-SA"/>
      </w:rPr>
    </w:lvl>
    <w:lvl w:ilvl="2">
      <w:numFmt w:val="bullet"/>
      <w:lvlText w:val="•"/>
      <w:lvlJc w:val="left"/>
      <w:pPr>
        <w:ind w:left="2833" w:hanging="322"/>
      </w:pPr>
      <w:rPr>
        <w:rFonts w:hint="default"/>
        <w:lang w:val="en-US" w:eastAsia="en-US" w:bidi="ar-SA"/>
      </w:rPr>
    </w:lvl>
    <w:lvl w:ilvl="3">
      <w:numFmt w:val="bullet"/>
      <w:lvlText w:val="•"/>
      <w:lvlJc w:val="left"/>
      <w:pPr>
        <w:ind w:left="3739" w:hanging="322"/>
      </w:pPr>
      <w:rPr>
        <w:rFonts w:hint="default"/>
        <w:lang w:val="en-US" w:eastAsia="en-US" w:bidi="ar-SA"/>
      </w:rPr>
    </w:lvl>
    <w:lvl w:ilvl="4">
      <w:numFmt w:val="bullet"/>
      <w:lvlText w:val="•"/>
      <w:lvlJc w:val="left"/>
      <w:pPr>
        <w:ind w:left="4646" w:hanging="322"/>
      </w:pPr>
      <w:rPr>
        <w:rFonts w:hint="default"/>
        <w:lang w:val="en-US" w:eastAsia="en-US" w:bidi="ar-SA"/>
      </w:rPr>
    </w:lvl>
    <w:lvl w:ilvl="5">
      <w:numFmt w:val="bullet"/>
      <w:lvlText w:val="•"/>
      <w:lvlJc w:val="left"/>
      <w:pPr>
        <w:ind w:left="5553" w:hanging="322"/>
      </w:pPr>
      <w:rPr>
        <w:rFonts w:hint="default"/>
        <w:lang w:val="en-US" w:eastAsia="en-US" w:bidi="ar-SA"/>
      </w:rPr>
    </w:lvl>
    <w:lvl w:ilvl="6">
      <w:numFmt w:val="bullet"/>
      <w:lvlText w:val="•"/>
      <w:lvlJc w:val="left"/>
      <w:pPr>
        <w:ind w:left="6459" w:hanging="322"/>
      </w:pPr>
      <w:rPr>
        <w:rFonts w:hint="default"/>
        <w:lang w:val="en-US" w:eastAsia="en-US" w:bidi="ar-SA"/>
      </w:rPr>
    </w:lvl>
    <w:lvl w:ilvl="7">
      <w:numFmt w:val="bullet"/>
      <w:lvlText w:val="•"/>
      <w:lvlJc w:val="left"/>
      <w:pPr>
        <w:ind w:left="7366" w:hanging="322"/>
      </w:pPr>
      <w:rPr>
        <w:rFonts w:hint="default"/>
        <w:lang w:val="en-US" w:eastAsia="en-US" w:bidi="ar-SA"/>
      </w:rPr>
    </w:lvl>
    <w:lvl w:ilvl="8">
      <w:numFmt w:val="bullet"/>
      <w:lvlText w:val="•"/>
      <w:lvlJc w:val="left"/>
      <w:pPr>
        <w:ind w:left="8273" w:hanging="322"/>
      </w:pPr>
      <w:rPr>
        <w:rFonts w:hint="default"/>
        <w:lang w:val="en-US" w:eastAsia="en-US" w:bidi="ar-SA"/>
      </w:rPr>
    </w:lvl>
  </w:abstractNum>
  <w:abstractNum w:abstractNumId="62">
    <w:nsid w:val="52F82D52"/>
    <w:multiLevelType w:val="multilevel"/>
    <w:tmpl w:val="52F82D52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63">
    <w:nsid w:val="537859A8"/>
    <w:multiLevelType w:val="multilevel"/>
    <w:tmpl w:val="537859A8"/>
    <w:lvl w:ilvl="0">
      <w:start w:val="4"/>
      <w:numFmt w:val="lowerLetter"/>
      <w:lvlText w:val="%1."/>
      <w:lvlJc w:val="left"/>
      <w:pPr>
        <w:ind w:left="1425" w:hanging="361"/>
      </w:pPr>
      <w:rPr>
        <w:rFonts w:ascii="Times New Roman" w:eastAsia="Times New Roman" w:hAnsi="Times New Roman" w:cs="Times New Roman" w:hint="default"/>
        <w:spacing w:val="-4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1642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864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2087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309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532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54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976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199" w:hanging="361"/>
      </w:pPr>
      <w:rPr>
        <w:rFonts w:hint="default"/>
        <w:lang w:eastAsia="en-US" w:bidi="ar-SA"/>
      </w:rPr>
    </w:lvl>
  </w:abstractNum>
  <w:abstractNum w:abstractNumId="64">
    <w:nsid w:val="569D1E4D"/>
    <w:multiLevelType w:val="multilevel"/>
    <w:tmpl w:val="569D1E4D"/>
    <w:lvl w:ilvl="0">
      <w:start w:val="1"/>
      <w:numFmt w:val="upperLetter"/>
      <w:lvlText w:val="%1."/>
      <w:lvlJc w:val="left"/>
      <w:pPr>
        <w:ind w:left="1015" w:hanging="360"/>
        <w:jc w:val="right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eastAsia="en-US" w:bidi="ar-SA"/>
      </w:rPr>
    </w:lvl>
    <w:lvl w:ilvl="1">
      <w:start w:val="1"/>
      <w:numFmt w:val="decimal"/>
      <w:lvlText w:val="%2."/>
      <w:lvlJc w:val="left"/>
      <w:pPr>
        <w:ind w:left="1260" w:hanging="360"/>
      </w:pPr>
      <w:rPr>
        <w:rFonts w:hint="default"/>
        <w:b w:val="0"/>
        <w:bCs/>
        <w:i w:val="0"/>
        <w:spacing w:val="-3"/>
        <w:w w:val="99"/>
        <w:lang w:eastAsia="en-US" w:bidi="ar-SA"/>
      </w:rPr>
    </w:lvl>
    <w:lvl w:ilvl="2">
      <w:start w:val="1"/>
      <w:numFmt w:val="lowerLetter"/>
      <w:lvlText w:val="%3)"/>
      <w:lvlJc w:val="left"/>
      <w:pPr>
        <w:ind w:left="1735" w:hanging="360"/>
        <w:jc w:val="right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3">
      <w:start w:val="1"/>
      <w:numFmt w:val="lowerLetter"/>
      <w:lvlText w:val="%4."/>
      <w:lvlJc w:val="left"/>
      <w:pPr>
        <w:ind w:left="2028" w:hanging="308"/>
      </w:pPr>
      <w:rPr>
        <w:rFonts w:ascii="Times New Roman" w:eastAsia="Times New Roman" w:hAnsi="Times New Roman" w:cs="Times New Roman" w:hint="default"/>
        <w:spacing w:val="-5"/>
        <w:w w:val="99"/>
        <w:sz w:val="24"/>
        <w:szCs w:val="24"/>
        <w:lang w:eastAsia="en-US" w:bidi="ar-SA"/>
      </w:rPr>
    </w:lvl>
    <w:lvl w:ilvl="4">
      <w:numFmt w:val="bullet"/>
      <w:lvlText w:val="•"/>
      <w:lvlJc w:val="left"/>
      <w:pPr>
        <w:ind w:left="2020" w:hanging="308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3194" w:hanging="308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4368" w:hanging="308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5543" w:hanging="308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6717" w:hanging="308"/>
      </w:pPr>
      <w:rPr>
        <w:rFonts w:hint="default"/>
        <w:lang w:eastAsia="en-US" w:bidi="ar-SA"/>
      </w:rPr>
    </w:lvl>
  </w:abstractNum>
  <w:abstractNum w:abstractNumId="65">
    <w:nsid w:val="56D14ED5"/>
    <w:multiLevelType w:val="multilevel"/>
    <w:tmpl w:val="32FA546E"/>
    <w:lvl w:ilvl="0">
      <w:start w:val="1"/>
      <w:numFmt w:val="decimal"/>
      <w:lvlText w:val="%1."/>
      <w:lvlJc w:val="left"/>
      <w:pPr>
        <w:ind w:left="427" w:hanging="281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>
      <w:numFmt w:val="bullet"/>
      <w:lvlText w:val="•"/>
      <w:lvlJc w:val="left"/>
      <w:pPr>
        <w:ind w:left="816" w:hanging="28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212" w:hanging="28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609" w:hanging="28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005" w:hanging="28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402" w:hanging="28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98" w:hanging="28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3194" w:hanging="28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591" w:hanging="281"/>
      </w:pPr>
      <w:rPr>
        <w:rFonts w:hint="default"/>
        <w:lang w:eastAsia="en-US" w:bidi="ar-SA"/>
      </w:rPr>
    </w:lvl>
  </w:abstractNum>
  <w:abstractNum w:abstractNumId="66">
    <w:nsid w:val="58770E51"/>
    <w:multiLevelType w:val="multilevel"/>
    <w:tmpl w:val="58770E51"/>
    <w:lvl w:ilvl="0">
      <w:start w:val="1"/>
      <w:numFmt w:val="lowerLetter"/>
      <w:lvlText w:val="%1."/>
      <w:lvlJc w:val="left"/>
      <w:pPr>
        <w:ind w:left="1308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2028" w:hanging="360"/>
      </w:pPr>
    </w:lvl>
    <w:lvl w:ilvl="2">
      <w:start w:val="1"/>
      <w:numFmt w:val="lowerRoman"/>
      <w:lvlText w:val="%3."/>
      <w:lvlJc w:val="right"/>
      <w:pPr>
        <w:ind w:left="2748" w:hanging="180"/>
      </w:pPr>
    </w:lvl>
    <w:lvl w:ilvl="3">
      <w:start w:val="1"/>
      <w:numFmt w:val="decimal"/>
      <w:lvlText w:val="%4."/>
      <w:lvlJc w:val="left"/>
      <w:pPr>
        <w:ind w:left="3468" w:hanging="360"/>
      </w:pPr>
    </w:lvl>
    <w:lvl w:ilvl="4">
      <w:start w:val="1"/>
      <w:numFmt w:val="lowerLetter"/>
      <w:lvlText w:val="%5."/>
      <w:lvlJc w:val="left"/>
      <w:pPr>
        <w:ind w:left="4188" w:hanging="360"/>
      </w:pPr>
    </w:lvl>
    <w:lvl w:ilvl="5">
      <w:start w:val="1"/>
      <w:numFmt w:val="lowerRoman"/>
      <w:lvlText w:val="%6."/>
      <w:lvlJc w:val="right"/>
      <w:pPr>
        <w:ind w:left="4908" w:hanging="180"/>
      </w:pPr>
    </w:lvl>
    <w:lvl w:ilvl="6">
      <w:start w:val="1"/>
      <w:numFmt w:val="decimal"/>
      <w:lvlText w:val="%7."/>
      <w:lvlJc w:val="left"/>
      <w:pPr>
        <w:ind w:left="5628" w:hanging="360"/>
      </w:pPr>
    </w:lvl>
    <w:lvl w:ilvl="7">
      <w:start w:val="1"/>
      <w:numFmt w:val="lowerLetter"/>
      <w:lvlText w:val="%8."/>
      <w:lvlJc w:val="left"/>
      <w:pPr>
        <w:ind w:left="6348" w:hanging="360"/>
      </w:pPr>
    </w:lvl>
    <w:lvl w:ilvl="8">
      <w:start w:val="1"/>
      <w:numFmt w:val="lowerRoman"/>
      <w:lvlText w:val="%9."/>
      <w:lvlJc w:val="right"/>
      <w:pPr>
        <w:ind w:left="7068" w:hanging="180"/>
      </w:pPr>
    </w:lvl>
  </w:abstractNum>
  <w:abstractNum w:abstractNumId="67">
    <w:nsid w:val="59AC6699"/>
    <w:multiLevelType w:val="multilevel"/>
    <w:tmpl w:val="59AC6699"/>
    <w:lvl w:ilvl="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5A326F03"/>
    <w:multiLevelType w:val="multilevel"/>
    <w:tmpl w:val="5A326F03"/>
    <w:lvl w:ilvl="0">
      <w:start w:val="1"/>
      <w:numFmt w:val="decimal"/>
      <w:lvlText w:val="%1."/>
      <w:lvlJc w:val="left"/>
      <w:pPr>
        <w:ind w:left="427" w:hanging="281"/>
      </w:pPr>
      <w:rPr>
        <w:rFonts w:ascii="Times New Roman" w:eastAsia="Times New Roman" w:hAnsi="Times New Roman" w:cs="Times New Roman" w:hint="default"/>
        <w:spacing w:val="0"/>
        <w:w w:val="101"/>
        <w:sz w:val="22"/>
        <w:szCs w:val="22"/>
        <w:lang w:eastAsia="en-US" w:bidi="ar-SA"/>
      </w:rPr>
    </w:lvl>
    <w:lvl w:ilvl="1">
      <w:numFmt w:val="bullet"/>
      <w:lvlText w:val="•"/>
      <w:lvlJc w:val="left"/>
      <w:pPr>
        <w:ind w:left="816" w:hanging="28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1212" w:hanging="28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609" w:hanging="28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2005" w:hanging="28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2402" w:hanging="28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798" w:hanging="28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3194" w:hanging="28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3591" w:hanging="281"/>
      </w:pPr>
      <w:rPr>
        <w:rFonts w:hint="default"/>
        <w:lang w:eastAsia="en-US" w:bidi="ar-SA"/>
      </w:rPr>
    </w:lvl>
  </w:abstractNum>
  <w:abstractNum w:abstractNumId="69">
    <w:nsid w:val="5FCE2637"/>
    <w:multiLevelType w:val="hybridMultilevel"/>
    <w:tmpl w:val="82A6798E"/>
    <w:lvl w:ilvl="0" w:tplc="D348F3C8">
      <w:start w:val="1"/>
      <w:numFmt w:val="decimal"/>
      <w:lvlText w:val="%1."/>
      <w:lvlJc w:val="left"/>
      <w:pPr>
        <w:ind w:left="1550" w:hanging="274"/>
      </w:pPr>
      <w:rPr>
        <w:rFonts w:ascii="Times New Roman" w:eastAsiaTheme="minorHAnsi" w:hAnsi="Times New Roman" w:cs="Times New Roman"/>
        <w:spacing w:val="0"/>
        <w:w w:val="103"/>
        <w:sz w:val="23"/>
        <w:szCs w:val="23"/>
        <w:lang w:eastAsia="en-US" w:bidi="ar-SA"/>
      </w:rPr>
    </w:lvl>
    <w:lvl w:ilvl="1" w:tplc="3536A03C">
      <w:numFmt w:val="bullet"/>
      <w:lvlText w:val="•"/>
      <w:lvlJc w:val="left"/>
      <w:pPr>
        <w:ind w:left="2422" w:hanging="274"/>
      </w:pPr>
      <w:rPr>
        <w:rFonts w:hint="default"/>
        <w:lang w:eastAsia="en-US" w:bidi="ar-SA"/>
      </w:rPr>
    </w:lvl>
    <w:lvl w:ilvl="2" w:tplc="8CC4C9AE">
      <w:numFmt w:val="bullet"/>
      <w:lvlText w:val="•"/>
      <w:lvlJc w:val="left"/>
      <w:pPr>
        <w:ind w:left="3284" w:hanging="274"/>
      </w:pPr>
      <w:rPr>
        <w:rFonts w:hint="default"/>
        <w:lang w:eastAsia="en-US" w:bidi="ar-SA"/>
      </w:rPr>
    </w:lvl>
    <w:lvl w:ilvl="3" w:tplc="ACA84170">
      <w:numFmt w:val="bullet"/>
      <w:lvlText w:val="•"/>
      <w:lvlJc w:val="left"/>
      <w:pPr>
        <w:ind w:left="4146" w:hanging="274"/>
      </w:pPr>
      <w:rPr>
        <w:rFonts w:hint="default"/>
        <w:lang w:eastAsia="en-US" w:bidi="ar-SA"/>
      </w:rPr>
    </w:lvl>
    <w:lvl w:ilvl="4" w:tplc="F48AF4F4">
      <w:numFmt w:val="bullet"/>
      <w:lvlText w:val="•"/>
      <w:lvlJc w:val="left"/>
      <w:pPr>
        <w:ind w:left="5008" w:hanging="274"/>
      </w:pPr>
      <w:rPr>
        <w:rFonts w:hint="default"/>
        <w:lang w:eastAsia="en-US" w:bidi="ar-SA"/>
      </w:rPr>
    </w:lvl>
    <w:lvl w:ilvl="5" w:tplc="DCAEC32A">
      <w:numFmt w:val="bullet"/>
      <w:lvlText w:val="•"/>
      <w:lvlJc w:val="left"/>
      <w:pPr>
        <w:ind w:left="5870" w:hanging="274"/>
      </w:pPr>
      <w:rPr>
        <w:rFonts w:hint="default"/>
        <w:lang w:eastAsia="en-US" w:bidi="ar-SA"/>
      </w:rPr>
    </w:lvl>
    <w:lvl w:ilvl="6" w:tplc="DF183FEC">
      <w:numFmt w:val="bullet"/>
      <w:lvlText w:val="•"/>
      <w:lvlJc w:val="left"/>
      <w:pPr>
        <w:ind w:left="6732" w:hanging="274"/>
      </w:pPr>
      <w:rPr>
        <w:rFonts w:hint="default"/>
        <w:lang w:eastAsia="en-US" w:bidi="ar-SA"/>
      </w:rPr>
    </w:lvl>
    <w:lvl w:ilvl="7" w:tplc="B9A22792">
      <w:numFmt w:val="bullet"/>
      <w:lvlText w:val="•"/>
      <w:lvlJc w:val="left"/>
      <w:pPr>
        <w:ind w:left="7594" w:hanging="274"/>
      </w:pPr>
      <w:rPr>
        <w:rFonts w:hint="default"/>
        <w:lang w:eastAsia="en-US" w:bidi="ar-SA"/>
      </w:rPr>
    </w:lvl>
    <w:lvl w:ilvl="8" w:tplc="786089D4">
      <w:numFmt w:val="bullet"/>
      <w:lvlText w:val="•"/>
      <w:lvlJc w:val="left"/>
      <w:pPr>
        <w:ind w:left="8456" w:hanging="274"/>
      </w:pPr>
      <w:rPr>
        <w:rFonts w:hint="default"/>
        <w:lang w:eastAsia="en-US" w:bidi="ar-SA"/>
      </w:rPr>
    </w:lvl>
  </w:abstractNum>
  <w:abstractNum w:abstractNumId="70">
    <w:nsid w:val="60D80A8A"/>
    <w:multiLevelType w:val="multilevel"/>
    <w:tmpl w:val="60D80A8A"/>
    <w:lvl w:ilvl="0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364" w:hanging="360"/>
      </w:pPr>
    </w:lvl>
    <w:lvl w:ilvl="2">
      <w:start w:val="1"/>
      <w:numFmt w:val="lowerRoman"/>
      <w:lvlText w:val="%3."/>
      <w:lvlJc w:val="right"/>
      <w:pPr>
        <w:ind w:left="2084" w:hanging="180"/>
      </w:pPr>
    </w:lvl>
    <w:lvl w:ilvl="3">
      <w:start w:val="1"/>
      <w:numFmt w:val="decimal"/>
      <w:lvlText w:val="%4."/>
      <w:lvlJc w:val="left"/>
      <w:pPr>
        <w:ind w:left="2804" w:hanging="360"/>
      </w:pPr>
    </w:lvl>
    <w:lvl w:ilvl="4">
      <w:start w:val="1"/>
      <w:numFmt w:val="lowerLetter"/>
      <w:lvlText w:val="%5."/>
      <w:lvlJc w:val="left"/>
      <w:pPr>
        <w:ind w:left="3524" w:hanging="360"/>
      </w:pPr>
    </w:lvl>
    <w:lvl w:ilvl="5">
      <w:start w:val="1"/>
      <w:numFmt w:val="lowerRoman"/>
      <w:lvlText w:val="%6."/>
      <w:lvlJc w:val="right"/>
      <w:pPr>
        <w:ind w:left="4244" w:hanging="180"/>
      </w:pPr>
    </w:lvl>
    <w:lvl w:ilvl="6">
      <w:start w:val="1"/>
      <w:numFmt w:val="decimal"/>
      <w:lvlText w:val="%7."/>
      <w:lvlJc w:val="left"/>
      <w:pPr>
        <w:ind w:left="4964" w:hanging="360"/>
      </w:pPr>
    </w:lvl>
    <w:lvl w:ilvl="7">
      <w:start w:val="1"/>
      <w:numFmt w:val="lowerLetter"/>
      <w:lvlText w:val="%8."/>
      <w:lvlJc w:val="left"/>
      <w:pPr>
        <w:ind w:left="5684" w:hanging="360"/>
      </w:pPr>
    </w:lvl>
    <w:lvl w:ilvl="8">
      <w:start w:val="1"/>
      <w:numFmt w:val="lowerRoman"/>
      <w:lvlText w:val="%9."/>
      <w:lvlJc w:val="right"/>
      <w:pPr>
        <w:ind w:left="6404" w:hanging="180"/>
      </w:pPr>
    </w:lvl>
  </w:abstractNum>
  <w:abstractNum w:abstractNumId="71">
    <w:nsid w:val="613C06E1"/>
    <w:multiLevelType w:val="multilevel"/>
    <w:tmpl w:val="613C06E1"/>
    <w:lvl w:ilvl="0">
      <w:start w:val="1"/>
      <w:numFmt w:val="decimal"/>
      <w:lvlText w:val="%1)"/>
      <w:lvlJc w:val="left"/>
      <w:pPr>
        <w:ind w:left="999" w:hanging="289"/>
        <w:jc w:val="right"/>
      </w:pPr>
      <w:rPr>
        <w:rFonts w:ascii="Times New Roman" w:eastAsia="Times New Roman" w:hAnsi="Times New Roman" w:cs="Times New Roman" w:hint="default"/>
        <w:i w:val="0"/>
        <w:spacing w:val="0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2026" w:hanging="289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2932" w:hanging="289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838" w:hanging="289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744" w:hanging="289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650" w:hanging="289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6556" w:hanging="289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7462" w:hanging="289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8368" w:hanging="289"/>
      </w:pPr>
      <w:rPr>
        <w:rFonts w:hint="default"/>
        <w:lang w:eastAsia="en-US" w:bidi="ar-SA"/>
      </w:rPr>
    </w:lvl>
  </w:abstractNum>
  <w:abstractNum w:abstractNumId="72">
    <w:nsid w:val="6378399B"/>
    <w:multiLevelType w:val="hybridMultilevel"/>
    <w:tmpl w:val="037265B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65011445"/>
    <w:multiLevelType w:val="multilevel"/>
    <w:tmpl w:val="65011445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660F09C0"/>
    <w:multiLevelType w:val="multilevel"/>
    <w:tmpl w:val="660F09C0"/>
    <w:lvl w:ilvl="0">
      <w:start w:val="1"/>
      <w:numFmt w:val="lowerLetter"/>
      <w:lvlText w:val="%1."/>
      <w:lvlJc w:val="left"/>
      <w:pPr>
        <w:ind w:left="480" w:hanging="281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1">
      <w:numFmt w:val="bullet"/>
      <w:lvlText w:val="•"/>
      <w:lvlJc w:val="left"/>
      <w:pPr>
        <w:ind w:left="735" w:hanging="28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990" w:hanging="28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245" w:hanging="28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500" w:hanging="28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756" w:hanging="28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2011" w:hanging="28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266" w:hanging="28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521" w:hanging="281"/>
      </w:pPr>
      <w:rPr>
        <w:rFonts w:hint="default"/>
        <w:lang w:eastAsia="en-US" w:bidi="ar-SA"/>
      </w:rPr>
    </w:lvl>
  </w:abstractNum>
  <w:abstractNum w:abstractNumId="75">
    <w:nsid w:val="67A3374C"/>
    <w:multiLevelType w:val="multilevel"/>
    <w:tmpl w:val="67A3374C"/>
    <w:lvl w:ilvl="0">
      <w:start w:val="1"/>
      <w:numFmt w:val="upperLetter"/>
      <w:lvlText w:val="%1."/>
      <w:lvlJc w:val="left"/>
      <w:pPr>
        <w:ind w:left="720" w:hanging="360"/>
      </w:pPr>
      <w:rPr>
        <w:rFonts w:asciiTheme="majorBidi" w:eastAsiaTheme="minorHAnsi" w:hAnsiTheme="majorBidi" w:cstheme="majorBidi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6A3002C8"/>
    <w:multiLevelType w:val="multilevel"/>
    <w:tmpl w:val="6A3002C8"/>
    <w:lvl w:ilvl="0">
      <w:start w:val="1"/>
      <w:numFmt w:val="decimal"/>
      <w:lvlText w:val="%1)"/>
      <w:lvlJc w:val="left"/>
      <w:pPr>
        <w:ind w:left="1126" w:hanging="289"/>
      </w:pPr>
      <w:rPr>
        <w:rFonts w:hint="default"/>
        <w:b/>
        <w:bCs/>
        <w:i w:val="0"/>
        <w:spacing w:val="0"/>
        <w:w w:val="103"/>
        <w:lang w:eastAsia="en-US" w:bidi="ar-SA"/>
      </w:rPr>
    </w:lvl>
    <w:lvl w:ilvl="1">
      <w:numFmt w:val="bullet"/>
      <w:lvlText w:val="•"/>
      <w:lvlJc w:val="left"/>
      <w:pPr>
        <w:ind w:left="2026" w:hanging="289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2932" w:hanging="289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838" w:hanging="289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744" w:hanging="289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650" w:hanging="289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6556" w:hanging="289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7462" w:hanging="289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8368" w:hanging="289"/>
      </w:pPr>
      <w:rPr>
        <w:rFonts w:hint="default"/>
        <w:lang w:eastAsia="en-US" w:bidi="ar-SA"/>
      </w:rPr>
    </w:lvl>
  </w:abstractNum>
  <w:abstractNum w:abstractNumId="77">
    <w:nsid w:val="6B085456"/>
    <w:multiLevelType w:val="multilevel"/>
    <w:tmpl w:val="6B085456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  <w:w w:val="105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78">
    <w:nsid w:val="6B1A16CF"/>
    <w:multiLevelType w:val="multilevel"/>
    <w:tmpl w:val="6B1A16CF"/>
    <w:lvl w:ilvl="0">
      <w:start w:val="1"/>
      <w:numFmt w:val="decimal"/>
      <w:lvlText w:val="%1)"/>
      <w:lvlJc w:val="left"/>
      <w:pPr>
        <w:ind w:left="871" w:hanging="284"/>
      </w:pPr>
      <w:rPr>
        <w:rFonts w:ascii="Times New Roman" w:eastAsia="Times New Roman" w:hAnsi="Times New Roman" w:cs="Times New Roman" w:hint="default"/>
        <w:b/>
        <w:bCs/>
        <w:w w:val="99"/>
        <w:sz w:val="24"/>
        <w:szCs w:val="24"/>
        <w:lang w:eastAsia="en-US" w:bidi="ar-SA"/>
      </w:rPr>
    </w:lvl>
    <w:lvl w:ilvl="1">
      <w:start w:val="1"/>
      <w:numFmt w:val="decimal"/>
      <w:lvlText w:val="%2."/>
      <w:lvlJc w:val="left"/>
      <w:pPr>
        <w:ind w:left="1154" w:hanging="284"/>
      </w:pPr>
      <w:rPr>
        <w:rFonts w:ascii="Times New Roman" w:eastAsia="Times New Roman" w:hAnsi="Times New Roman" w:cs="Times New Roman"/>
        <w:spacing w:val="-26"/>
        <w:w w:val="99"/>
        <w:sz w:val="24"/>
        <w:szCs w:val="24"/>
        <w:lang w:eastAsia="en-US" w:bidi="ar-SA"/>
      </w:rPr>
    </w:lvl>
    <w:lvl w:ilvl="2">
      <w:numFmt w:val="bullet"/>
      <w:lvlText w:val="•"/>
      <w:lvlJc w:val="left"/>
      <w:pPr>
        <w:ind w:left="2038" w:hanging="284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2916" w:hanging="284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3795" w:hanging="284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673" w:hanging="284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552" w:hanging="284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430" w:hanging="284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309" w:hanging="284"/>
      </w:pPr>
      <w:rPr>
        <w:rFonts w:hint="default"/>
        <w:lang w:eastAsia="en-US" w:bidi="ar-SA"/>
      </w:rPr>
    </w:lvl>
  </w:abstractNum>
  <w:abstractNum w:abstractNumId="79">
    <w:nsid w:val="6F3514FD"/>
    <w:multiLevelType w:val="multilevel"/>
    <w:tmpl w:val="6F3514FD"/>
    <w:lvl w:ilvl="0">
      <w:start w:val="1"/>
      <w:numFmt w:val="lowerLetter"/>
      <w:lvlText w:val="%1."/>
      <w:lvlJc w:val="left"/>
      <w:pPr>
        <w:ind w:left="126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1980" w:hanging="360"/>
      </w:pPr>
    </w:lvl>
    <w:lvl w:ilvl="2">
      <w:start w:val="1"/>
      <w:numFmt w:val="lowerRoman"/>
      <w:lvlText w:val="%3."/>
      <w:lvlJc w:val="right"/>
      <w:pPr>
        <w:ind w:left="2700" w:hanging="180"/>
      </w:pPr>
    </w:lvl>
    <w:lvl w:ilvl="3">
      <w:start w:val="1"/>
      <w:numFmt w:val="decimal"/>
      <w:lvlText w:val="%4."/>
      <w:lvlJc w:val="left"/>
      <w:pPr>
        <w:ind w:left="3420" w:hanging="360"/>
      </w:pPr>
    </w:lvl>
    <w:lvl w:ilvl="4">
      <w:start w:val="1"/>
      <w:numFmt w:val="lowerLetter"/>
      <w:lvlText w:val="%5."/>
      <w:lvlJc w:val="left"/>
      <w:pPr>
        <w:ind w:left="4140" w:hanging="360"/>
      </w:pPr>
    </w:lvl>
    <w:lvl w:ilvl="5">
      <w:start w:val="1"/>
      <w:numFmt w:val="lowerRoman"/>
      <w:lvlText w:val="%6."/>
      <w:lvlJc w:val="right"/>
      <w:pPr>
        <w:ind w:left="4860" w:hanging="180"/>
      </w:pPr>
    </w:lvl>
    <w:lvl w:ilvl="6">
      <w:start w:val="1"/>
      <w:numFmt w:val="decimal"/>
      <w:lvlText w:val="%7."/>
      <w:lvlJc w:val="left"/>
      <w:pPr>
        <w:ind w:left="5580" w:hanging="360"/>
      </w:pPr>
    </w:lvl>
    <w:lvl w:ilvl="7">
      <w:start w:val="1"/>
      <w:numFmt w:val="lowerLetter"/>
      <w:lvlText w:val="%8."/>
      <w:lvlJc w:val="left"/>
      <w:pPr>
        <w:ind w:left="6300" w:hanging="360"/>
      </w:pPr>
    </w:lvl>
    <w:lvl w:ilvl="8">
      <w:start w:val="1"/>
      <w:numFmt w:val="lowerRoman"/>
      <w:lvlText w:val="%9."/>
      <w:lvlJc w:val="right"/>
      <w:pPr>
        <w:ind w:left="7020" w:hanging="180"/>
      </w:pPr>
    </w:lvl>
  </w:abstractNum>
  <w:abstractNum w:abstractNumId="80">
    <w:nsid w:val="6FFC6D33"/>
    <w:multiLevelType w:val="multilevel"/>
    <w:tmpl w:val="6FFC6D33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1">
    <w:nsid w:val="736074F3"/>
    <w:multiLevelType w:val="multilevel"/>
    <w:tmpl w:val="736074F3"/>
    <w:lvl w:ilvl="0">
      <w:start w:val="1"/>
      <w:numFmt w:val="decimal"/>
      <w:lvlText w:val="%1."/>
      <w:lvlJc w:val="left"/>
      <w:pPr>
        <w:ind w:left="1294" w:hanging="360"/>
        <w:jc w:val="right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1">
      <w:start w:val="1"/>
      <w:numFmt w:val="lowerLetter"/>
      <w:lvlText w:val="%2."/>
      <w:lvlJc w:val="left"/>
      <w:pPr>
        <w:ind w:left="1683" w:hanging="282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2">
      <w:numFmt w:val="bullet"/>
      <w:lvlText w:val="•"/>
      <w:lvlJc w:val="left"/>
      <w:pPr>
        <w:ind w:left="2592" w:hanging="282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504" w:hanging="282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4416" w:hanging="282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5328" w:hanging="282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6240" w:hanging="282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7152" w:hanging="282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8064" w:hanging="282"/>
      </w:pPr>
      <w:rPr>
        <w:rFonts w:hint="default"/>
        <w:lang w:eastAsia="en-US" w:bidi="ar-SA"/>
      </w:rPr>
    </w:lvl>
  </w:abstractNum>
  <w:abstractNum w:abstractNumId="82">
    <w:nsid w:val="746C19D4"/>
    <w:multiLevelType w:val="multilevel"/>
    <w:tmpl w:val="746C19D4"/>
    <w:lvl w:ilvl="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3">
    <w:nsid w:val="75EC2305"/>
    <w:multiLevelType w:val="multilevel"/>
    <w:tmpl w:val="75EC2305"/>
    <w:lvl w:ilvl="0">
      <w:start w:val="1"/>
      <w:numFmt w:val="upperLetter"/>
      <w:lvlText w:val="%1."/>
      <w:lvlJc w:val="left"/>
      <w:pPr>
        <w:ind w:left="565" w:hanging="425"/>
        <w:jc w:val="right"/>
      </w:pPr>
      <w:rPr>
        <w:rFonts w:ascii="Times New Roman" w:eastAsia="Times New Roman" w:hAnsi="Times New Roman" w:cs="Times New Roman" w:hint="default"/>
        <w:b/>
        <w:bCs/>
        <w:spacing w:val="-6"/>
        <w:w w:val="103"/>
        <w:sz w:val="23"/>
        <w:szCs w:val="23"/>
        <w:lang w:eastAsia="en-US" w:bidi="ar-SA"/>
      </w:rPr>
    </w:lvl>
    <w:lvl w:ilvl="1">
      <w:start w:val="1"/>
      <w:numFmt w:val="decimal"/>
      <w:lvlText w:val="%2."/>
      <w:lvlJc w:val="left"/>
      <w:pPr>
        <w:ind w:left="861" w:hanging="361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2">
      <w:numFmt w:val="bullet"/>
      <w:lvlText w:val="•"/>
      <w:lvlJc w:val="left"/>
      <w:pPr>
        <w:ind w:left="1835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2811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3786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762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737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713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688" w:hanging="361"/>
      </w:pPr>
      <w:rPr>
        <w:rFonts w:hint="default"/>
        <w:lang w:eastAsia="en-US" w:bidi="ar-SA"/>
      </w:rPr>
    </w:lvl>
  </w:abstractNum>
  <w:abstractNum w:abstractNumId="84">
    <w:nsid w:val="762C500C"/>
    <w:multiLevelType w:val="multilevel"/>
    <w:tmpl w:val="762C500C"/>
    <w:lvl w:ilvl="0">
      <w:numFmt w:val="bullet"/>
      <w:lvlText w:val=""/>
      <w:lvlJc w:val="left"/>
      <w:pPr>
        <w:ind w:left="419" w:hanging="361"/>
      </w:pPr>
      <w:rPr>
        <w:rFonts w:ascii="Symbol" w:eastAsia="Symbol" w:hAnsi="Symbol" w:cs="Symbol" w:hint="default"/>
        <w:w w:val="100"/>
        <w:sz w:val="20"/>
        <w:szCs w:val="20"/>
        <w:lang w:eastAsia="en-US" w:bidi="ar-SA"/>
      </w:rPr>
    </w:lvl>
    <w:lvl w:ilvl="1">
      <w:numFmt w:val="bullet"/>
      <w:lvlText w:val="•"/>
      <w:lvlJc w:val="left"/>
      <w:pPr>
        <w:ind w:left="671" w:hanging="361"/>
      </w:pPr>
      <w:rPr>
        <w:rFonts w:hint="default"/>
        <w:lang w:eastAsia="en-US" w:bidi="ar-SA"/>
      </w:rPr>
    </w:lvl>
    <w:lvl w:ilvl="2">
      <w:numFmt w:val="bullet"/>
      <w:lvlText w:val="•"/>
      <w:lvlJc w:val="left"/>
      <w:pPr>
        <w:ind w:left="923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1174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1426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1677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1929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2180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2432" w:hanging="361"/>
      </w:pPr>
      <w:rPr>
        <w:rFonts w:hint="default"/>
        <w:lang w:eastAsia="en-US" w:bidi="ar-SA"/>
      </w:rPr>
    </w:lvl>
  </w:abstractNum>
  <w:abstractNum w:abstractNumId="85">
    <w:nsid w:val="7875775A"/>
    <w:multiLevelType w:val="multilevel"/>
    <w:tmpl w:val="7875775A"/>
    <w:lvl w:ilvl="0">
      <w:start w:val="1"/>
      <w:numFmt w:val="lowerLetter"/>
      <w:lvlText w:val="%1."/>
      <w:lvlJc w:val="left"/>
      <w:pPr>
        <w:ind w:left="46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187" w:hanging="360"/>
      </w:pPr>
    </w:lvl>
    <w:lvl w:ilvl="2">
      <w:start w:val="1"/>
      <w:numFmt w:val="lowerRoman"/>
      <w:lvlText w:val="%3."/>
      <w:lvlJc w:val="right"/>
      <w:pPr>
        <w:ind w:left="1907" w:hanging="180"/>
      </w:pPr>
    </w:lvl>
    <w:lvl w:ilvl="3">
      <w:start w:val="1"/>
      <w:numFmt w:val="decimal"/>
      <w:lvlText w:val="%4."/>
      <w:lvlJc w:val="left"/>
      <w:pPr>
        <w:ind w:left="2627" w:hanging="360"/>
      </w:pPr>
    </w:lvl>
    <w:lvl w:ilvl="4">
      <w:start w:val="1"/>
      <w:numFmt w:val="lowerLetter"/>
      <w:lvlText w:val="%5."/>
      <w:lvlJc w:val="left"/>
      <w:pPr>
        <w:ind w:left="3347" w:hanging="360"/>
      </w:pPr>
    </w:lvl>
    <w:lvl w:ilvl="5">
      <w:start w:val="1"/>
      <w:numFmt w:val="lowerRoman"/>
      <w:lvlText w:val="%6."/>
      <w:lvlJc w:val="right"/>
      <w:pPr>
        <w:ind w:left="4067" w:hanging="180"/>
      </w:pPr>
    </w:lvl>
    <w:lvl w:ilvl="6">
      <w:start w:val="1"/>
      <w:numFmt w:val="decimal"/>
      <w:lvlText w:val="%7."/>
      <w:lvlJc w:val="left"/>
      <w:pPr>
        <w:ind w:left="4787" w:hanging="360"/>
      </w:pPr>
    </w:lvl>
    <w:lvl w:ilvl="7">
      <w:start w:val="1"/>
      <w:numFmt w:val="lowerLetter"/>
      <w:lvlText w:val="%8."/>
      <w:lvlJc w:val="left"/>
      <w:pPr>
        <w:ind w:left="5507" w:hanging="360"/>
      </w:pPr>
    </w:lvl>
    <w:lvl w:ilvl="8">
      <w:start w:val="1"/>
      <w:numFmt w:val="lowerRoman"/>
      <w:lvlText w:val="%9."/>
      <w:lvlJc w:val="right"/>
      <w:pPr>
        <w:ind w:left="6227" w:hanging="180"/>
      </w:pPr>
    </w:lvl>
  </w:abstractNum>
  <w:abstractNum w:abstractNumId="86">
    <w:nsid w:val="792B2EBE"/>
    <w:multiLevelType w:val="multilevel"/>
    <w:tmpl w:val="792B2EBE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7">
    <w:nsid w:val="7B177956"/>
    <w:multiLevelType w:val="multilevel"/>
    <w:tmpl w:val="7B17795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8">
    <w:nsid w:val="7C313202"/>
    <w:multiLevelType w:val="multilevel"/>
    <w:tmpl w:val="7C313202"/>
    <w:lvl w:ilvl="0">
      <w:start w:val="1"/>
      <w:numFmt w:val="decimal"/>
      <w:lvlText w:val="%1)"/>
      <w:lvlJc w:val="left"/>
      <w:pPr>
        <w:ind w:left="948" w:hanging="360"/>
      </w:pPr>
      <w:rPr>
        <w:rFonts w:ascii="Times New Roman" w:eastAsia="Times New Roman" w:hAnsi="Times New Roman" w:cs="Times New Roman" w:hint="default"/>
        <w:spacing w:val="-20"/>
        <w:w w:val="99"/>
        <w:sz w:val="24"/>
        <w:szCs w:val="24"/>
        <w:lang w:eastAsia="en-US" w:bidi="ar-SA"/>
      </w:rPr>
    </w:lvl>
    <w:lvl w:ilvl="1">
      <w:start w:val="1"/>
      <w:numFmt w:val="lowerLetter"/>
      <w:lvlText w:val="%2)"/>
      <w:lvlJc w:val="left"/>
      <w:pPr>
        <w:ind w:left="1308" w:hanging="360"/>
      </w:pPr>
      <w:rPr>
        <w:rFonts w:ascii="Times New Roman" w:eastAsia="Times New Roman" w:hAnsi="Times New Roman" w:cs="Times New Roman"/>
        <w:spacing w:val="-14"/>
        <w:w w:val="99"/>
        <w:sz w:val="24"/>
        <w:szCs w:val="24"/>
        <w:lang w:eastAsia="en-US" w:bidi="ar-SA"/>
      </w:rPr>
    </w:lvl>
    <w:lvl w:ilvl="2">
      <w:numFmt w:val="bullet"/>
      <w:lvlText w:val="•"/>
      <w:lvlJc w:val="left"/>
      <w:pPr>
        <w:ind w:left="2162" w:hanging="360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3025" w:hanging="360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3888" w:hanging="36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751" w:hanging="36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614" w:hanging="36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477" w:hanging="36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340" w:hanging="360"/>
      </w:pPr>
      <w:rPr>
        <w:rFonts w:hint="default"/>
        <w:lang w:eastAsia="en-US" w:bidi="ar-SA"/>
      </w:rPr>
    </w:lvl>
  </w:abstractNum>
  <w:abstractNum w:abstractNumId="89">
    <w:nsid w:val="7DF45128"/>
    <w:multiLevelType w:val="multilevel"/>
    <w:tmpl w:val="7DF45128"/>
    <w:lvl w:ilvl="0">
      <w:start w:val="1"/>
      <w:numFmt w:val="upperLetter"/>
      <w:lvlText w:val="%1."/>
      <w:lvlJc w:val="left"/>
      <w:pPr>
        <w:ind w:left="565" w:hanging="425"/>
        <w:jc w:val="right"/>
      </w:pPr>
      <w:rPr>
        <w:rFonts w:ascii="Times New Roman" w:eastAsia="Times New Roman" w:hAnsi="Times New Roman" w:cs="Times New Roman" w:hint="default"/>
        <w:b/>
        <w:bCs/>
        <w:spacing w:val="-6"/>
        <w:w w:val="103"/>
        <w:sz w:val="23"/>
        <w:szCs w:val="23"/>
        <w:lang w:eastAsia="en-US" w:bidi="ar-SA"/>
      </w:rPr>
    </w:lvl>
    <w:lvl w:ilvl="1">
      <w:start w:val="1"/>
      <w:numFmt w:val="decimal"/>
      <w:lvlText w:val="%2."/>
      <w:lvlJc w:val="left"/>
      <w:pPr>
        <w:ind w:left="861" w:hanging="361"/>
      </w:pPr>
      <w:rPr>
        <w:rFonts w:ascii="Times New Roman" w:eastAsia="Times New Roman" w:hAnsi="Times New Roman" w:cs="Times New Roman" w:hint="default"/>
        <w:spacing w:val="0"/>
        <w:w w:val="103"/>
        <w:sz w:val="23"/>
        <w:szCs w:val="23"/>
        <w:lang w:eastAsia="en-US" w:bidi="ar-SA"/>
      </w:rPr>
    </w:lvl>
    <w:lvl w:ilvl="2">
      <w:numFmt w:val="bullet"/>
      <w:lvlText w:val="•"/>
      <w:lvlJc w:val="left"/>
      <w:pPr>
        <w:ind w:left="1835" w:hanging="361"/>
      </w:pPr>
      <w:rPr>
        <w:rFonts w:hint="default"/>
        <w:lang w:eastAsia="en-US" w:bidi="ar-SA"/>
      </w:rPr>
    </w:lvl>
    <w:lvl w:ilvl="3">
      <w:numFmt w:val="bullet"/>
      <w:lvlText w:val="•"/>
      <w:lvlJc w:val="left"/>
      <w:pPr>
        <w:ind w:left="2811" w:hanging="361"/>
      </w:pPr>
      <w:rPr>
        <w:rFonts w:hint="default"/>
        <w:lang w:eastAsia="en-US" w:bidi="ar-SA"/>
      </w:rPr>
    </w:lvl>
    <w:lvl w:ilvl="4">
      <w:numFmt w:val="bullet"/>
      <w:lvlText w:val="•"/>
      <w:lvlJc w:val="left"/>
      <w:pPr>
        <w:ind w:left="3786" w:hanging="361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762" w:hanging="361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737" w:hanging="361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713" w:hanging="361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688" w:hanging="361"/>
      </w:pPr>
      <w:rPr>
        <w:rFonts w:hint="default"/>
        <w:lang w:eastAsia="en-US" w:bidi="ar-SA"/>
      </w:rPr>
    </w:lvl>
  </w:abstractNum>
  <w:num w:numId="1">
    <w:abstractNumId w:val="54"/>
  </w:num>
  <w:num w:numId="2">
    <w:abstractNumId w:val="80"/>
  </w:num>
  <w:num w:numId="3">
    <w:abstractNumId w:val="0"/>
  </w:num>
  <w:num w:numId="4">
    <w:abstractNumId w:val="8"/>
  </w:num>
  <w:num w:numId="5">
    <w:abstractNumId w:val="60"/>
  </w:num>
  <w:num w:numId="6">
    <w:abstractNumId w:val="44"/>
  </w:num>
  <w:num w:numId="7">
    <w:abstractNumId w:val="75"/>
  </w:num>
  <w:num w:numId="8">
    <w:abstractNumId w:val="9"/>
  </w:num>
  <w:num w:numId="9">
    <w:abstractNumId w:val="21"/>
  </w:num>
  <w:num w:numId="10">
    <w:abstractNumId w:val="47"/>
  </w:num>
  <w:num w:numId="11">
    <w:abstractNumId w:val="20"/>
  </w:num>
  <w:num w:numId="12">
    <w:abstractNumId w:val="17"/>
  </w:num>
  <w:num w:numId="13">
    <w:abstractNumId w:val="32"/>
  </w:num>
  <w:num w:numId="14">
    <w:abstractNumId w:val="18"/>
  </w:num>
  <w:num w:numId="15">
    <w:abstractNumId w:val="67"/>
  </w:num>
  <w:num w:numId="16">
    <w:abstractNumId w:val="15"/>
  </w:num>
  <w:num w:numId="17">
    <w:abstractNumId w:val="59"/>
  </w:num>
  <w:num w:numId="18">
    <w:abstractNumId w:val="87"/>
  </w:num>
  <w:num w:numId="19">
    <w:abstractNumId w:val="73"/>
  </w:num>
  <w:num w:numId="20">
    <w:abstractNumId w:val="36"/>
  </w:num>
  <w:num w:numId="21">
    <w:abstractNumId w:val="14"/>
  </w:num>
  <w:num w:numId="22">
    <w:abstractNumId w:val="88"/>
  </w:num>
  <w:num w:numId="23">
    <w:abstractNumId w:val="11"/>
  </w:num>
  <w:num w:numId="24">
    <w:abstractNumId w:val="78"/>
  </w:num>
  <w:num w:numId="25">
    <w:abstractNumId w:val="85"/>
  </w:num>
  <w:num w:numId="26">
    <w:abstractNumId w:val="7"/>
  </w:num>
  <w:num w:numId="27">
    <w:abstractNumId w:val="13"/>
  </w:num>
  <w:num w:numId="28">
    <w:abstractNumId w:val="46"/>
  </w:num>
  <w:num w:numId="29">
    <w:abstractNumId w:val="79"/>
  </w:num>
  <w:num w:numId="30">
    <w:abstractNumId w:val="66"/>
  </w:num>
  <w:num w:numId="31">
    <w:abstractNumId w:val="34"/>
  </w:num>
  <w:num w:numId="32">
    <w:abstractNumId w:val="64"/>
  </w:num>
  <w:num w:numId="33">
    <w:abstractNumId w:val="26"/>
  </w:num>
  <w:num w:numId="34">
    <w:abstractNumId w:val="45"/>
  </w:num>
  <w:num w:numId="35">
    <w:abstractNumId w:val="56"/>
  </w:num>
  <w:num w:numId="36">
    <w:abstractNumId w:val="4"/>
  </w:num>
  <w:num w:numId="37">
    <w:abstractNumId w:val="76"/>
  </w:num>
  <w:num w:numId="38">
    <w:abstractNumId w:val="28"/>
  </w:num>
  <w:num w:numId="39">
    <w:abstractNumId w:val="84"/>
  </w:num>
  <w:num w:numId="40">
    <w:abstractNumId w:val="71"/>
  </w:num>
  <w:num w:numId="41">
    <w:abstractNumId w:val="61"/>
  </w:num>
  <w:num w:numId="42">
    <w:abstractNumId w:val="10"/>
  </w:num>
  <w:num w:numId="43">
    <w:abstractNumId w:val="22"/>
  </w:num>
  <w:num w:numId="44">
    <w:abstractNumId w:val="6"/>
  </w:num>
  <w:num w:numId="45">
    <w:abstractNumId w:val="50"/>
  </w:num>
  <w:num w:numId="46">
    <w:abstractNumId w:val="19"/>
  </w:num>
  <w:num w:numId="47">
    <w:abstractNumId w:val="31"/>
  </w:num>
  <w:num w:numId="48">
    <w:abstractNumId w:val="77"/>
  </w:num>
  <w:num w:numId="49">
    <w:abstractNumId w:val="24"/>
  </w:num>
  <w:num w:numId="50">
    <w:abstractNumId w:val="51"/>
  </w:num>
  <w:num w:numId="51">
    <w:abstractNumId w:val="68"/>
  </w:num>
  <w:num w:numId="52">
    <w:abstractNumId w:val="42"/>
  </w:num>
  <w:num w:numId="53">
    <w:abstractNumId w:val="25"/>
  </w:num>
  <w:num w:numId="54">
    <w:abstractNumId w:val="81"/>
  </w:num>
  <w:num w:numId="55">
    <w:abstractNumId w:val="5"/>
  </w:num>
  <w:num w:numId="56">
    <w:abstractNumId w:val="30"/>
  </w:num>
  <w:num w:numId="57">
    <w:abstractNumId w:val="49"/>
  </w:num>
  <w:num w:numId="58">
    <w:abstractNumId w:val="35"/>
  </w:num>
  <w:num w:numId="59">
    <w:abstractNumId w:val="63"/>
  </w:num>
  <w:num w:numId="60">
    <w:abstractNumId w:val="74"/>
  </w:num>
  <w:num w:numId="61">
    <w:abstractNumId w:val="37"/>
  </w:num>
  <w:num w:numId="62">
    <w:abstractNumId w:val="16"/>
  </w:num>
  <w:num w:numId="63">
    <w:abstractNumId w:val="55"/>
  </w:num>
  <w:num w:numId="64">
    <w:abstractNumId w:val="53"/>
  </w:num>
  <w:num w:numId="65">
    <w:abstractNumId w:val="29"/>
  </w:num>
  <w:num w:numId="66">
    <w:abstractNumId w:val="82"/>
  </w:num>
  <w:num w:numId="67">
    <w:abstractNumId w:val="43"/>
  </w:num>
  <w:num w:numId="68">
    <w:abstractNumId w:val="89"/>
  </w:num>
  <w:num w:numId="69">
    <w:abstractNumId w:val="1"/>
  </w:num>
  <w:num w:numId="70">
    <w:abstractNumId w:val="83"/>
  </w:num>
  <w:num w:numId="71">
    <w:abstractNumId w:val="86"/>
  </w:num>
  <w:num w:numId="72">
    <w:abstractNumId w:val="58"/>
  </w:num>
  <w:num w:numId="73">
    <w:abstractNumId w:val="39"/>
  </w:num>
  <w:num w:numId="74">
    <w:abstractNumId w:val="27"/>
  </w:num>
  <w:num w:numId="75">
    <w:abstractNumId w:val="70"/>
  </w:num>
  <w:num w:numId="76">
    <w:abstractNumId w:val="52"/>
  </w:num>
  <w:num w:numId="77">
    <w:abstractNumId w:val="62"/>
  </w:num>
  <w:num w:numId="78">
    <w:abstractNumId w:val="38"/>
  </w:num>
  <w:num w:numId="79">
    <w:abstractNumId w:val="40"/>
  </w:num>
  <w:num w:numId="80">
    <w:abstractNumId w:val="12"/>
  </w:num>
  <w:num w:numId="81">
    <w:abstractNumId w:val="48"/>
  </w:num>
  <w:num w:numId="82">
    <w:abstractNumId w:val="23"/>
  </w:num>
  <w:num w:numId="83">
    <w:abstractNumId w:val="69"/>
  </w:num>
  <w:num w:numId="84">
    <w:abstractNumId w:val="33"/>
  </w:num>
  <w:num w:numId="85">
    <w:abstractNumId w:val="41"/>
  </w:num>
  <w:num w:numId="86">
    <w:abstractNumId w:val="2"/>
  </w:num>
  <w:num w:numId="87">
    <w:abstractNumId w:val="57"/>
  </w:num>
  <w:num w:numId="88">
    <w:abstractNumId w:val="3"/>
  </w:num>
  <w:num w:numId="89">
    <w:abstractNumId w:val="65"/>
  </w:num>
  <w:num w:numId="90">
    <w:abstractNumId w:val="72"/>
  </w:num>
  <w:numIdMacAtCleanup w:val="8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8"/>
  <w:hideSpellingErrors/>
  <w:proofState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95330"/>
    <w:rsid w:val="000009C2"/>
    <w:rsid w:val="00001134"/>
    <w:rsid w:val="00004953"/>
    <w:rsid w:val="000058E0"/>
    <w:rsid w:val="00005E79"/>
    <w:rsid w:val="00010226"/>
    <w:rsid w:val="00012D05"/>
    <w:rsid w:val="000144AF"/>
    <w:rsid w:val="00016A69"/>
    <w:rsid w:val="00022550"/>
    <w:rsid w:val="00026609"/>
    <w:rsid w:val="000266B7"/>
    <w:rsid w:val="00030F57"/>
    <w:rsid w:val="00031877"/>
    <w:rsid w:val="0003314C"/>
    <w:rsid w:val="000337AD"/>
    <w:rsid w:val="00034F3F"/>
    <w:rsid w:val="000362DF"/>
    <w:rsid w:val="00040716"/>
    <w:rsid w:val="00041A03"/>
    <w:rsid w:val="00042B87"/>
    <w:rsid w:val="00043F06"/>
    <w:rsid w:val="0004450B"/>
    <w:rsid w:val="0004473C"/>
    <w:rsid w:val="00044E23"/>
    <w:rsid w:val="00046FE3"/>
    <w:rsid w:val="00051588"/>
    <w:rsid w:val="00054490"/>
    <w:rsid w:val="00055095"/>
    <w:rsid w:val="00055CC9"/>
    <w:rsid w:val="00061DEC"/>
    <w:rsid w:val="00062685"/>
    <w:rsid w:val="00063501"/>
    <w:rsid w:val="00063DC6"/>
    <w:rsid w:val="0007052D"/>
    <w:rsid w:val="00072979"/>
    <w:rsid w:val="000743B4"/>
    <w:rsid w:val="00085DE5"/>
    <w:rsid w:val="000864E2"/>
    <w:rsid w:val="00087356"/>
    <w:rsid w:val="00087497"/>
    <w:rsid w:val="0009125B"/>
    <w:rsid w:val="00091C6E"/>
    <w:rsid w:val="00092C3D"/>
    <w:rsid w:val="000937BE"/>
    <w:rsid w:val="000969AF"/>
    <w:rsid w:val="00097F08"/>
    <w:rsid w:val="000A05C3"/>
    <w:rsid w:val="000A05D4"/>
    <w:rsid w:val="000A12ED"/>
    <w:rsid w:val="000A14AD"/>
    <w:rsid w:val="000A2BF8"/>
    <w:rsid w:val="000A3B5E"/>
    <w:rsid w:val="000A44E8"/>
    <w:rsid w:val="000A4F43"/>
    <w:rsid w:val="000A5225"/>
    <w:rsid w:val="000A6D71"/>
    <w:rsid w:val="000A6D95"/>
    <w:rsid w:val="000A7036"/>
    <w:rsid w:val="000A7442"/>
    <w:rsid w:val="000A78B2"/>
    <w:rsid w:val="000B0EDB"/>
    <w:rsid w:val="000B1877"/>
    <w:rsid w:val="000B18D7"/>
    <w:rsid w:val="000B1F30"/>
    <w:rsid w:val="000B487B"/>
    <w:rsid w:val="000B4D9C"/>
    <w:rsid w:val="000B5251"/>
    <w:rsid w:val="000B759F"/>
    <w:rsid w:val="000B7ED6"/>
    <w:rsid w:val="000C4A46"/>
    <w:rsid w:val="000C52C4"/>
    <w:rsid w:val="000C58DB"/>
    <w:rsid w:val="000C7B0C"/>
    <w:rsid w:val="000D234B"/>
    <w:rsid w:val="000D2F22"/>
    <w:rsid w:val="000D415E"/>
    <w:rsid w:val="000D4C0F"/>
    <w:rsid w:val="000D7C5C"/>
    <w:rsid w:val="000D7D3B"/>
    <w:rsid w:val="000E15A8"/>
    <w:rsid w:val="000E2857"/>
    <w:rsid w:val="000E2E5F"/>
    <w:rsid w:val="000E48D1"/>
    <w:rsid w:val="000E5153"/>
    <w:rsid w:val="000E5DF5"/>
    <w:rsid w:val="000E6AF6"/>
    <w:rsid w:val="000F2A79"/>
    <w:rsid w:val="000F48D9"/>
    <w:rsid w:val="000F4B0E"/>
    <w:rsid w:val="00106EBD"/>
    <w:rsid w:val="00106EC9"/>
    <w:rsid w:val="00111654"/>
    <w:rsid w:val="001129DF"/>
    <w:rsid w:val="00113573"/>
    <w:rsid w:val="00116386"/>
    <w:rsid w:val="001205B1"/>
    <w:rsid w:val="00120F16"/>
    <w:rsid w:val="00125571"/>
    <w:rsid w:val="00125968"/>
    <w:rsid w:val="00126AC2"/>
    <w:rsid w:val="0013608D"/>
    <w:rsid w:val="00136A41"/>
    <w:rsid w:val="00140E79"/>
    <w:rsid w:val="00143C4E"/>
    <w:rsid w:val="00147433"/>
    <w:rsid w:val="00147495"/>
    <w:rsid w:val="00147881"/>
    <w:rsid w:val="00147A4C"/>
    <w:rsid w:val="00147EF7"/>
    <w:rsid w:val="001504F4"/>
    <w:rsid w:val="00150F3B"/>
    <w:rsid w:val="00151CFF"/>
    <w:rsid w:val="00153B8D"/>
    <w:rsid w:val="00154EF0"/>
    <w:rsid w:val="00160CBE"/>
    <w:rsid w:val="00163584"/>
    <w:rsid w:val="001650B2"/>
    <w:rsid w:val="00165BAA"/>
    <w:rsid w:val="001670CC"/>
    <w:rsid w:val="001675B6"/>
    <w:rsid w:val="00172AE0"/>
    <w:rsid w:val="00174C67"/>
    <w:rsid w:val="00174D41"/>
    <w:rsid w:val="00175C90"/>
    <w:rsid w:val="001775BF"/>
    <w:rsid w:val="001819CD"/>
    <w:rsid w:val="00181EDA"/>
    <w:rsid w:val="00182C71"/>
    <w:rsid w:val="00183183"/>
    <w:rsid w:val="001846A0"/>
    <w:rsid w:val="00187162"/>
    <w:rsid w:val="001906E2"/>
    <w:rsid w:val="00190AC3"/>
    <w:rsid w:val="001920A6"/>
    <w:rsid w:val="001931D7"/>
    <w:rsid w:val="00193534"/>
    <w:rsid w:val="00193A26"/>
    <w:rsid w:val="00194801"/>
    <w:rsid w:val="001A16CC"/>
    <w:rsid w:val="001A1F09"/>
    <w:rsid w:val="001A21BE"/>
    <w:rsid w:val="001A5723"/>
    <w:rsid w:val="001A576E"/>
    <w:rsid w:val="001B04EB"/>
    <w:rsid w:val="001B4F18"/>
    <w:rsid w:val="001C1E5E"/>
    <w:rsid w:val="001C3FD8"/>
    <w:rsid w:val="001C6A6B"/>
    <w:rsid w:val="001C6B73"/>
    <w:rsid w:val="001C7CE2"/>
    <w:rsid w:val="001D06E0"/>
    <w:rsid w:val="001D1CE5"/>
    <w:rsid w:val="001D393D"/>
    <w:rsid w:val="001D3E2B"/>
    <w:rsid w:val="001D4A8D"/>
    <w:rsid w:val="001E1699"/>
    <w:rsid w:val="001E16C8"/>
    <w:rsid w:val="001E1B94"/>
    <w:rsid w:val="001E4FF2"/>
    <w:rsid w:val="001F26BC"/>
    <w:rsid w:val="001F2ADC"/>
    <w:rsid w:val="001F314B"/>
    <w:rsid w:val="001F436E"/>
    <w:rsid w:val="001F5144"/>
    <w:rsid w:val="001F62A4"/>
    <w:rsid w:val="001F6FD0"/>
    <w:rsid w:val="001F74F1"/>
    <w:rsid w:val="001F7BE6"/>
    <w:rsid w:val="00200300"/>
    <w:rsid w:val="0020187E"/>
    <w:rsid w:val="00201BEF"/>
    <w:rsid w:val="0020202B"/>
    <w:rsid w:val="00202761"/>
    <w:rsid w:val="00207F35"/>
    <w:rsid w:val="00213C56"/>
    <w:rsid w:val="00217113"/>
    <w:rsid w:val="002239C0"/>
    <w:rsid w:val="00223FDA"/>
    <w:rsid w:val="0022638C"/>
    <w:rsid w:val="002267D3"/>
    <w:rsid w:val="0023303D"/>
    <w:rsid w:val="002331AB"/>
    <w:rsid w:val="00234916"/>
    <w:rsid w:val="002353AA"/>
    <w:rsid w:val="00236FE4"/>
    <w:rsid w:val="00240D8D"/>
    <w:rsid w:val="00240E60"/>
    <w:rsid w:val="00240FCD"/>
    <w:rsid w:val="0024148A"/>
    <w:rsid w:val="00241599"/>
    <w:rsid w:val="0024573F"/>
    <w:rsid w:val="0024618D"/>
    <w:rsid w:val="002478F6"/>
    <w:rsid w:val="0025123E"/>
    <w:rsid w:val="002525BE"/>
    <w:rsid w:val="00255C25"/>
    <w:rsid w:val="00256085"/>
    <w:rsid w:val="00256411"/>
    <w:rsid w:val="00262280"/>
    <w:rsid w:val="002667A9"/>
    <w:rsid w:val="002677C2"/>
    <w:rsid w:val="002732D6"/>
    <w:rsid w:val="00273707"/>
    <w:rsid w:val="00274376"/>
    <w:rsid w:val="00276F8E"/>
    <w:rsid w:val="00277737"/>
    <w:rsid w:val="0028124D"/>
    <w:rsid w:val="00281634"/>
    <w:rsid w:val="002825B9"/>
    <w:rsid w:val="00284FDE"/>
    <w:rsid w:val="00285165"/>
    <w:rsid w:val="00285DE4"/>
    <w:rsid w:val="002863AB"/>
    <w:rsid w:val="00292079"/>
    <w:rsid w:val="0029308F"/>
    <w:rsid w:val="00293DA7"/>
    <w:rsid w:val="00295DDA"/>
    <w:rsid w:val="00295E1B"/>
    <w:rsid w:val="002A1D28"/>
    <w:rsid w:val="002A2166"/>
    <w:rsid w:val="002A477B"/>
    <w:rsid w:val="002A4AE0"/>
    <w:rsid w:val="002B38A1"/>
    <w:rsid w:val="002B44F0"/>
    <w:rsid w:val="002B5C43"/>
    <w:rsid w:val="002C158C"/>
    <w:rsid w:val="002C1641"/>
    <w:rsid w:val="002C3330"/>
    <w:rsid w:val="002C6263"/>
    <w:rsid w:val="002C6D28"/>
    <w:rsid w:val="002D10AE"/>
    <w:rsid w:val="002D33FD"/>
    <w:rsid w:val="002D3DAE"/>
    <w:rsid w:val="002D7C98"/>
    <w:rsid w:val="002E2156"/>
    <w:rsid w:val="002E3F44"/>
    <w:rsid w:val="002E4E27"/>
    <w:rsid w:val="002F1AB3"/>
    <w:rsid w:val="002F3177"/>
    <w:rsid w:val="002F37DD"/>
    <w:rsid w:val="002F3DFE"/>
    <w:rsid w:val="002F57F7"/>
    <w:rsid w:val="002F5F3E"/>
    <w:rsid w:val="00300980"/>
    <w:rsid w:val="00300D76"/>
    <w:rsid w:val="0030335F"/>
    <w:rsid w:val="00305C9B"/>
    <w:rsid w:val="00306DDA"/>
    <w:rsid w:val="00313826"/>
    <w:rsid w:val="00313876"/>
    <w:rsid w:val="003142EA"/>
    <w:rsid w:val="003151A0"/>
    <w:rsid w:val="00317DDB"/>
    <w:rsid w:val="003236F2"/>
    <w:rsid w:val="003259E2"/>
    <w:rsid w:val="003268E7"/>
    <w:rsid w:val="00335745"/>
    <w:rsid w:val="0034181E"/>
    <w:rsid w:val="00342BC2"/>
    <w:rsid w:val="003435E7"/>
    <w:rsid w:val="0034581C"/>
    <w:rsid w:val="003478D7"/>
    <w:rsid w:val="00351251"/>
    <w:rsid w:val="00351903"/>
    <w:rsid w:val="003537D1"/>
    <w:rsid w:val="003550EE"/>
    <w:rsid w:val="00355C3B"/>
    <w:rsid w:val="003607B0"/>
    <w:rsid w:val="003619C2"/>
    <w:rsid w:val="00364EC2"/>
    <w:rsid w:val="00366C2E"/>
    <w:rsid w:val="003708A7"/>
    <w:rsid w:val="00371EBE"/>
    <w:rsid w:val="00372A38"/>
    <w:rsid w:val="00375617"/>
    <w:rsid w:val="003757B8"/>
    <w:rsid w:val="00376416"/>
    <w:rsid w:val="00380298"/>
    <w:rsid w:val="0039015B"/>
    <w:rsid w:val="00391403"/>
    <w:rsid w:val="00392AE9"/>
    <w:rsid w:val="00395725"/>
    <w:rsid w:val="00396C6A"/>
    <w:rsid w:val="00396C9F"/>
    <w:rsid w:val="00397386"/>
    <w:rsid w:val="00397489"/>
    <w:rsid w:val="003A0FED"/>
    <w:rsid w:val="003A190C"/>
    <w:rsid w:val="003A19FA"/>
    <w:rsid w:val="003A257A"/>
    <w:rsid w:val="003A4F56"/>
    <w:rsid w:val="003A5232"/>
    <w:rsid w:val="003A64C3"/>
    <w:rsid w:val="003A7BD2"/>
    <w:rsid w:val="003A7D4F"/>
    <w:rsid w:val="003A7F99"/>
    <w:rsid w:val="003B1F07"/>
    <w:rsid w:val="003B3E12"/>
    <w:rsid w:val="003B62C3"/>
    <w:rsid w:val="003B7C3F"/>
    <w:rsid w:val="003C05E3"/>
    <w:rsid w:val="003C13E5"/>
    <w:rsid w:val="003C4FA5"/>
    <w:rsid w:val="003C6026"/>
    <w:rsid w:val="003C7F6C"/>
    <w:rsid w:val="003D00C2"/>
    <w:rsid w:val="003D0756"/>
    <w:rsid w:val="003D0A0B"/>
    <w:rsid w:val="003D0A9D"/>
    <w:rsid w:val="003D1311"/>
    <w:rsid w:val="003D2680"/>
    <w:rsid w:val="003D4AC4"/>
    <w:rsid w:val="003D5B8F"/>
    <w:rsid w:val="003D5D3C"/>
    <w:rsid w:val="003D69F1"/>
    <w:rsid w:val="003D746A"/>
    <w:rsid w:val="003E0FC0"/>
    <w:rsid w:val="003E10A6"/>
    <w:rsid w:val="003E1842"/>
    <w:rsid w:val="003E5113"/>
    <w:rsid w:val="003E5B95"/>
    <w:rsid w:val="003E695A"/>
    <w:rsid w:val="003E7FA6"/>
    <w:rsid w:val="003F0D58"/>
    <w:rsid w:val="003F1E0A"/>
    <w:rsid w:val="003F28C1"/>
    <w:rsid w:val="003F2E2E"/>
    <w:rsid w:val="003F37CC"/>
    <w:rsid w:val="003F7888"/>
    <w:rsid w:val="004030D4"/>
    <w:rsid w:val="004110CB"/>
    <w:rsid w:val="00411146"/>
    <w:rsid w:val="004116F0"/>
    <w:rsid w:val="00411E93"/>
    <w:rsid w:val="0041308D"/>
    <w:rsid w:val="00413532"/>
    <w:rsid w:val="0041380D"/>
    <w:rsid w:val="00413892"/>
    <w:rsid w:val="004140C5"/>
    <w:rsid w:val="00414ADC"/>
    <w:rsid w:val="004166B4"/>
    <w:rsid w:val="00422D40"/>
    <w:rsid w:val="00424BFB"/>
    <w:rsid w:val="00426091"/>
    <w:rsid w:val="004271FE"/>
    <w:rsid w:val="0043053E"/>
    <w:rsid w:val="00431E3F"/>
    <w:rsid w:val="00431FB9"/>
    <w:rsid w:val="0043221A"/>
    <w:rsid w:val="00432C22"/>
    <w:rsid w:val="0043687B"/>
    <w:rsid w:val="004412B3"/>
    <w:rsid w:val="00444443"/>
    <w:rsid w:val="00445168"/>
    <w:rsid w:val="004501DB"/>
    <w:rsid w:val="00450641"/>
    <w:rsid w:val="00451150"/>
    <w:rsid w:val="00456275"/>
    <w:rsid w:val="00462CA0"/>
    <w:rsid w:val="00464BA0"/>
    <w:rsid w:val="00464FC5"/>
    <w:rsid w:val="00465C71"/>
    <w:rsid w:val="0047527F"/>
    <w:rsid w:val="004759F1"/>
    <w:rsid w:val="004778A3"/>
    <w:rsid w:val="004846B8"/>
    <w:rsid w:val="00486EBC"/>
    <w:rsid w:val="00487C22"/>
    <w:rsid w:val="00490867"/>
    <w:rsid w:val="00491FCB"/>
    <w:rsid w:val="00493F70"/>
    <w:rsid w:val="00493FC5"/>
    <w:rsid w:val="00495581"/>
    <w:rsid w:val="004A2363"/>
    <w:rsid w:val="004A25C5"/>
    <w:rsid w:val="004A320D"/>
    <w:rsid w:val="004A5C6A"/>
    <w:rsid w:val="004A635A"/>
    <w:rsid w:val="004A6553"/>
    <w:rsid w:val="004A6CB9"/>
    <w:rsid w:val="004B0543"/>
    <w:rsid w:val="004B0D73"/>
    <w:rsid w:val="004B236F"/>
    <w:rsid w:val="004B490C"/>
    <w:rsid w:val="004B4AB1"/>
    <w:rsid w:val="004B6A51"/>
    <w:rsid w:val="004C113A"/>
    <w:rsid w:val="004C2B00"/>
    <w:rsid w:val="004C49DE"/>
    <w:rsid w:val="004C5D5E"/>
    <w:rsid w:val="004D1F6A"/>
    <w:rsid w:val="004D277B"/>
    <w:rsid w:val="004D2D07"/>
    <w:rsid w:val="004D58B2"/>
    <w:rsid w:val="004D76F8"/>
    <w:rsid w:val="004E1780"/>
    <w:rsid w:val="004E2F99"/>
    <w:rsid w:val="004E34AE"/>
    <w:rsid w:val="004E361E"/>
    <w:rsid w:val="004E5A48"/>
    <w:rsid w:val="004E5F05"/>
    <w:rsid w:val="004E7F06"/>
    <w:rsid w:val="004F0978"/>
    <w:rsid w:val="004F2A80"/>
    <w:rsid w:val="004F4BA0"/>
    <w:rsid w:val="004F671E"/>
    <w:rsid w:val="004F6EB6"/>
    <w:rsid w:val="00500816"/>
    <w:rsid w:val="0050118D"/>
    <w:rsid w:val="00501C85"/>
    <w:rsid w:val="00504AA7"/>
    <w:rsid w:val="005072C0"/>
    <w:rsid w:val="00511147"/>
    <w:rsid w:val="005120AB"/>
    <w:rsid w:val="00513DC4"/>
    <w:rsid w:val="0051486F"/>
    <w:rsid w:val="00516536"/>
    <w:rsid w:val="005169C4"/>
    <w:rsid w:val="00520C4A"/>
    <w:rsid w:val="005232AA"/>
    <w:rsid w:val="0052576F"/>
    <w:rsid w:val="005306C1"/>
    <w:rsid w:val="00531F3C"/>
    <w:rsid w:val="005337C0"/>
    <w:rsid w:val="00533AD3"/>
    <w:rsid w:val="0053730E"/>
    <w:rsid w:val="005373B1"/>
    <w:rsid w:val="005376A7"/>
    <w:rsid w:val="0054183C"/>
    <w:rsid w:val="00550A38"/>
    <w:rsid w:val="00550F1F"/>
    <w:rsid w:val="005513F8"/>
    <w:rsid w:val="005520DA"/>
    <w:rsid w:val="00552D21"/>
    <w:rsid w:val="00555863"/>
    <w:rsid w:val="00555D14"/>
    <w:rsid w:val="00555EE1"/>
    <w:rsid w:val="005563E7"/>
    <w:rsid w:val="00556E5E"/>
    <w:rsid w:val="0055713C"/>
    <w:rsid w:val="00557A49"/>
    <w:rsid w:val="00560B19"/>
    <w:rsid w:val="00562D8A"/>
    <w:rsid w:val="0057113D"/>
    <w:rsid w:val="005759C6"/>
    <w:rsid w:val="00581FD8"/>
    <w:rsid w:val="00583194"/>
    <w:rsid w:val="005863F0"/>
    <w:rsid w:val="00586C98"/>
    <w:rsid w:val="005870CE"/>
    <w:rsid w:val="00590C00"/>
    <w:rsid w:val="00592C3D"/>
    <w:rsid w:val="00593A12"/>
    <w:rsid w:val="00593E3A"/>
    <w:rsid w:val="005A02EA"/>
    <w:rsid w:val="005A10EB"/>
    <w:rsid w:val="005A2493"/>
    <w:rsid w:val="005A4207"/>
    <w:rsid w:val="005A465C"/>
    <w:rsid w:val="005A472D"/>
    <w:rsid w:val="005B078B"/>
    <w:rsid w:val="005B0DBD"/>
    <w:rsid w:val="005B4F62"/>
    <w:rsid w:val="005B5314"/>
    <w:rsid w:val="005B58FC"/>
    <w:rsid w:val="005B6EF0"/>
    <w:rsid w:val="005C1FDC"/>
    <w:rsid w:val="005C3D26"/>
    <w:rsid w:val="005C4657"/>
    <w:rsid w:val="005D285C"/>
    <w:rsid w:val="005D3597"/>
    <w:rsid w:val="005D367C"/>
    <w:rsid w:val="005D4427"/>
    <w:rsid w:val="005D4B0A"/>
    <w:rsid w:val="005D4FEB"/>
    <w:rsid w:val="005D5606"/>
    <w:rsid w:val="005D5982"/>
    <w:rsid w:val="005E0316"/>
    <w:rsid w:val="005E371B"/>
    <w:rsid w:val="005E5C58"/>
    <w:rsid w:val="005F0328"/>
    <w:rsid w:val="005F1E1B"/>
    <w:rsid w:val="005F201C"/>
    <w:rsid w:val="005F2802"/>
    <w:rsid w:val="005F3B2D"/>
    <w:rsid w:val="00600E44"/>
    <w:rsid w:val="00604B69"/>
    <w:rsid w:val="00604BB3"/>
    <w:rsid w:val="00606865"/>
    <w:rsid w:val="00607738"/>
    <w:rsid w:val="00610191"/>
    <w:rsid w:val="00616D1D"/>
    <w:rsid w:val="0062123B"/>
    <w:rsid w:val="00621AD8"/>
    <w:rsid w:val="0062214D"/>
    <w:rsid w:val="00623044"/>
    <w:rsid w:val="006236AD"/>
    <w:rsid w:val="00625787"/>
    <w:rsid w:val="00625A6A"/>
    <w:rsid w:val="00625A71"/>
    <w:rsid w:val="0062752B"/>
    <w:rsid w:val="00631354"/>
    <w:rsid w:val="0063157D"/>
    <w:rsid w:val="00635D79"/>
    <w:rsid w:val="006365D5"/>
    <w:rsid w:val="00643F79"/>
    <w:rsid w:val="006456B0"/>
    <w:rsid w:val="00646456"/>
    <w:rsid w:val="00651A74"/>
    <w:rsid w:val="00653355"/>
    <w:rsid w:val="00655315"/>
    <w:rsid w:val="00662197"/>
    <w:rsid w:val="00662951"/>
    <w:rsid w:val="00662968"/>
    <w:rsid w:val="00662AFD"/>
    <w:rsid w:val="00665A85"/>
    <w:rsid w:val="00667C22"/>
    <w:rsid w:val="0067106C"/>
    <w:rsid w:val="00671257"/>
    <w:rsid w:val="006713E4"/>
    <w:rsid w:val="00675334"/>
    <w:rsid w:val="00681041"/>
    <w:rsid w:val="00683B63"/>
    <w:rsid w:val="00687561"/>
    <w:rsid w:val="00687AF3"/>
    <w:rsid w:val="00687DF1"/>
    <w:rsid w:val="00691963"/>
    <w:rsid w:val="00692631"/>
    <w:rsid w:val="00692A3A"/>
    <w:rsid w:val="006A0869"/>
    <w:rsid w:val="006A138F"/>
    <w:rsid w:val="006A333F"/>
    <w:rsid w:val="006A6335"/>
    <w:rsid w:val="006A79F5"/>
    <w:rsid w:val="006A7BF4"/>
    <w:rsid w:val="006A7F55"/>
    <w:rsid w:val="006B1EAB"/>
    <w:rsid w:val="006B4E25"/>
    <w:rsid w:val="006C01B3"/>
    <w:rsid w:val="006C0262"/>
    <w:rsid w:val="006C123C"/>
    <w:rsid w:val="006C2221"/>
    <w:rsid w:val="006C3190"/>
    <w:rsid w:val="006C7A70"/>
    <w:rsid w:val="006D42E8"/>
    <w:rsid w:val="006D558E"/>
    <w:rsid w:val="006E0035"/>
    <w:rsid w:val="006E0941"/>
    <w:rsid w:val="006F1563"/>
    <w:rsid w:val="006F6718"/>
    <w:rsid w:val="006F6905"/>
    <w:rsid w:val="006F75B3"/>
    <w:rsid w:val="0070030B"/>
    <w:rsid w:val="00703A46"/>
    <w:rsid w:val="00705F4F"/>
    <w:rsid w:val="007079E8"/>
    <w:rsid w:val="007104BA"/>
    <w:rsid w:val="007140AC"/>
    <w:rsid w:val="00714A28"/>
    <w:rsid w:val="00715A8B"/>
    <w:rsid w:val="00716AF7"/>
    <w:rsid w:val="00720D52"/>
    <w:rsid w:val="007243E6"/>
    <w:rsid w:val="00724FDD"/>
    <w:rsid w:val="00731335"/>
    <w:rsid w:val="0073261B"/>
    <w:rsid w:val="0073432D"/>
    <w:rsid w:val="0073672B"/>
    <w:rsid w:val="0074370F"/>
    <w:rsid w:val="00753833"/>
    <w:rsid w:val="00753C5D"/>
    <w:rsid w:val="00756D98"/>
    <w:rsid w:val="0076057A"/>
    <w:rsid w:val="00760CA0"/>
    <w:rsid w:val="00760F9A"/>
    <w:rsid w:val="00761E90"/>
    <w:rsid w:val="00765677"/>
    <w:rsid w:val="00766ED0"/>
    <w:rsid w:val="00767019"/>
    <w:rsid w:val="00770458"/>
    <w:rsid w:val="00771079"/>
    <w:rsid w:val="00771697"/>
    <w:rsid w:val="00772771"/>
    <w:rsid w:val="00775786"/>
    <w:rsid w:val="00775C75"/>
    <w:rsid w:val="007760A7"/>
    <w:rsid w:val="00777C6A"/>
    <w:rsid w:val="00780349"/>
    <w:rsid w:val="00780A51"/>
    <w:rsid w:val="00780D29"/>
    <w:rsid w:val="0078602B"/>
    <w:rsid w:val="00787193"/>
    <w:rsid w:val="00791FF6"/>
    <w:rsid w:val="007940BF"/>
    <w:rsid w:val="00795329"/>
    <w:rsid w:val="007974A1"/>
    <w:rsid w:val="007A080E"/>
    <w:rsid w:val="007A10DD"/>
    <w:rsid w:val="007A1598"/>
    <w:rsid w:val="007A15CF"/>
    <w:rsid w:val="007A1CA3"/>
    <w:rsid w:val="007A3361"/>
    <w:rsid w:val="007A6067"/>
    <w:rsid w:val="007B07C9"/>
    <w:rsid w:val="007B1A38"/>
    <w:rsid w:val="007B2177"/>
    <w:rsid w:val="007B3D9B"/>
    <w:rsid w:val="007B6459"/>
    <w:rsid w:val="007B6497"/>
    <w:rsid w:val="007C20DB"/>
    <w:rsid w:val="007C2401"/>
    <w:rsid w:val="007C305C"/>
    <w:rsid w:val="007C4584"/>
    <w:rsid w:val="007C53B7"/>
    <w:rsid w:val="007C5698"/>
    <w:rsid w:val="007C58A3"/>
    <w:rsid w:val="007C64F5"/>
    <w:rsid w:val="007C66B0"/>
    <w:rsid w:val="007C6DC9"/>
    <w:rsid w:val="007C7FEE"/>
    <w:rsid w:val="007D2FAA"/>
    <w:rsid w:val="007D4A01"/>
    <w:rsid w:val="007D4A89"/>
    <w:rsid w:val="007D4E48"/>
    <w:rsid w:val="007D5B11"/>
    <w:rsid w:val="007E0608"/>
    <w:rsid w:val="007E6C25"/>
    <w:rsid w:val="007F26BD"/>
    <w:rsid w:val="007F2F74"/>
    <w:rsid w:val="007F5666"/>
    <w:rsid w:val="008027B7"/>
    <w:rsid w:val="0080322F"/>
    <w:rsid w:val="008057D9"/>
    <w:rsid w:val="0080757E"/>
    <w:rsid w:val="00810E75"/>
    <w:rsid w:val="00812685"/>
    <w:rsid w:val="0081375B"/>
    <w:rsid w:val="00814595"/>
    <w:rsid w:val="0081510E"/>
    <w:rsid w:val="008155E2"/>
    <w:rsid w:val="00816AAC"/>
    <w:rsid w:val="00816D32"/>
    <w:rsid w:val="008179DE"/>
    <w:rsid w:val="0082077F"/>
    <w:rsid w:val="00821BD7"/>
    <w:rsid w:val="0082299A"/>
    <w:rsid w:val="00827169"/>
    <w:rsid w:val="008325D8"/>
    <w:rsid w:val="00833201"/>
    <w:rsid w:val="00833959"/>
    <w:rsid w:val="00833FC1"/>
    <w:rsid w:val="00835125"/>
    <w:rsid w:val="0083764E"/>
    <w:rsid w:val="00840D76"/>
    <w:rsid w:val="00847BD4"/>
    <w:rsid w:val="008503DC"/>
    <w:rsid w:val="008533DE"/>
    <w:rsid w:val="00855656"/>
    <w:rsid w:val="00856416"/>
    <w:rsid w:val="00857336"/>
    <w:rsid w:val="008577A7"/>
    <w:rsid w:val="00860D20"/>
    <w:rsid w:val="00860D4A"/>
    <w:rsid w:val="008610D0"/>
    <w:rsid w:val="00861FA3"/>
    <w:rsid w:val="00862DCF"/>
    <w:rsid w:val="0086454B"/>
    <w:rsid w:val="00864E6A"/>
    <w:rsid w:val="0086507B"/>
    <w:rsid w:val="0086566E"/>
    <w:rsid w:val="008661EF"/>
    <w:rsid w:val="00866FB4"/>
    <w:rsid w:val="00867558"/>
    <w:rsid w:val="00867BD1"/>
    <w:rsid w:val="00870A27"/>
    <w:rsid w:val="008718B0"/>
    <w:rsid w:val="00875B99"/>
    <w:rsid w:val="00884799"/>
    <w:rsid w:val="00885730"/>
    <w:rsid w:val="008900EA"/>
    <w:rsid w:val="0089038E"/>
    <w:rsid w:val="00891805"/>
    <w:rsid w:val="00891CEA"/>
    <w:rsid w:val="00891DC9"/>
    <w:rsid w:val="0089201D"/>
    <w:rsid w:val="00894B81"/>
    <w:rsid w:val="00895330"/>
    <w:rsid w:val="00896E23"/>
    <w:rsid w:val="0089780F"/>
    <w:rsid w:val="008A0CAD"/>
    <w:rsid w:val="008A7C6A"/>
    <w:rsid w:val="008B0109"/>
    <w:rsid w:val="008B05C4"/>
    <w:rsid w:val="008B2155"/>
    <w:rsid w:val="008B3CFB"/>
    <w:rsid w:val="008B6EAE"/>
    <w:rsid w:val="008B766E"/>
    <w:rsid w:val="008C0475"/>
    <w:rsid w:val="008C098C"/>
    <w:rsid w:val="008C351B"/>
    <w:rsid w:val="008C50C1"/>
    <w:rsid w:val="008C7D18"/>
    <w:rsid w:val="008D1165"/>
    <w:rsid w:val="008D2D55"/>
    <w:rsid w:val="008D53F7"/>
    <w:rsid w:val="008D5BAC"/>
    <w:rsid w:val="008E01BE"/>
    <w:rsid w:val="008E18F1"/>
    <w:rsid w:val="008E1F64"/>
    <w:rsid w:val="008E25B0"/>
    <w:rsid w:val="008E3E38"/>
    <w:rsid w:val="008E6BB7"/>
    <w:rsid w:val="008E6FDF"/>
    <w:rsid w:val="008F4D8D"/>
    <w:rsid w:val="009027CE"/>
    <w:rsid w:val="00903824"/>
    <w:rsid w:val="00903F40"/>
    <w:rsid w:val="00905261"/>
    <w:rsid w:val="009062D1"/>
    <w:rsid w:val="00910B49"/>
    <w:rsid w:val="00913537"/>
    <w:rsid w:val="0091396F"/>
    <w:rsid w:val="00916EC0"/>
    <w:rsid w:val="009213EE"/>
    <w:rsid w:val="009217C6"/>
    <w:rsid w:val="00923AA1"/>
    <w:rsid w:val="00924EF9"/>
    <w:rsid w:val="009262C3"/>
    <w:rsid w:val="00930C85"/>
    <w:rsid w:val="00932FAA"/>
    <w:rsid w:val="00933B57"/>
    <w:rsid w:val="00935DF9"/>
    <w:rsid w:val="00936321"/>
    <w:rsid w:val="00937BC2"/>
    <w:rsid w:val="00940B96"/>
    <w:rsid w:val="00941B94"/>
    <w:rsid w:val="00943189"/>
    <w:rsid w:val="009457F2"/>
    <w:rsid w:val="009464E5"/>
    <w:rsid w:val="00950AAD"/>
    <w:rsid w:val="009517ED"/>
    <w:rsid w:val="009523CB"/>
    <w:rsid w:val="009527FE"/>
    <w:rsid w:val="0095536E"/>
    <w:rsid w:val="0095575A"/>
    <w:rsid w:val="0095747E"/>
    <w:rsid w:val="0096165C"/>
    <w:rsid w:val="00963CB8"/>
    <w:rsid w:val="00964EB7"/>
    <w:rsid w:val="00972523"/>
    <w:rsid w:val="00972BBA"/>
    <w:rsid w:val="0097400B"/>
    <w:rsid w:val="009751E7"/>
    <w:rsid w:val="00980E15"/>
    <w:rsid w:val="0098134C"/>
    <w:rsid w:val="00985D94"/>
    <w:rsid w:val="00986217"/>
    <w:rsid w:val="0099006B"/>
    <w:rsid w:val="0099049E"/>
    <w:rsid w:val="00992B3D"/>
    <w:rsid w:val="00993A52"/>
    <w:rsid w:val="0099449F"/>
    <w:rsid w:val="00994E67"/>
    <w:rsid w:val="009960CF"/>
    <w:rsid w:val="0099641C"/>
    <w:rsid w:val="00997188"/>
    <w:rsid w:val="009A1303"/>
    <w:rsid w:val="009A32F1"/>
    <w:rsid w:val="009A3F61"/>
    <w:rsid w:val="009A43CB"/>
    <w:rsid w:val="009A5678"/>
    <w:rsid w:val="009A575D"/>
    <w:rsid w:val="009A5778"/>
    <w:rsid w:val="009B20C5"/>
    <w:rsid w:val="009B2205"/>
    <w:rsid w:val="009B2BEF"/>
    <w:rsid w:val="009B51F9"/>
    <w:rsid w:val="009C409F"/>
    <w:rsid w:val="009C4BDF"/>
    <w:rsid w:val="009C5A19"/>
    <w:rsid w:val="009C65EE"/>
    <w:rsid w:val="009C7195"/>
    <w:rsid w:val="009C7823"/>
    <w:rsid w:val="009D3C69"/>
    <w:rsid w:val="009D5506"/>
    <w:rsid w:val="009E06ED"/>
    <w:rsid w:val="009E09ED"/>
    <w:rsid w:val="009E0EDC"/>
    <w:rsid w:val="009E3C36"/>
    <w:rsid w:val="009E66D1"/>
    <w:rsid w:val="009E6C73"/>
    <w:rsid w:val="009E6CDA"/>
    <w:rsid w:val="009E6EC3"/>
    <w:rsid w:val="009F0BEF"/>
    <w:rsid w:val="009F12E3"/>
    <w:rsid w:val="009F4CCF"/>
    <w:rsid w:val="009F540D"/>
    <w:rsid w:val="009F61B0"/>
    <w:rsid w:val="00A024CB"/>
    <w:rsid w:val="00A02688"/>
    <w:rsid w:val="00A0405C"/>
    <w:rsid w:val="00A04121"/>
    <w:rsid w:val="00A05D91"/>
    <w:rsid w:val="00A1133A"/>
    <w:rsid w:val="00A13328"/>
    <w:rsid w:val="00A14A8A"/>
    <w:rsid w:val="00A14B25"/>
    <w:rsid w:val="00A16CB2"/>
    <w:rsid w:val="00A22902"/>
    <w:rsid w:val="00A26353"/>
    <w:rsid w:val="00A264E0"/>
    <w:rsid w:val="00A303D0"/>
    <w:rsid w:val="00A30CEC"/>
    <w:rsid w:val="00A30D56"/>
    <w:rsid w:val="00A334F1"/>
    <w:rsid w:val="00A352FA"/>
    <w:rsid w:val="00A35F34"/>
    <w:rsid w:val="00A36421"/>
    <w:rsid w:val="00A41461"/>
    <w:rsid w:val="00A46579"/>
    <w:rsid w:val="00A47601"/>
    <w:rsid w:val="00A50806"/>
    <w:rsid w:val="00A51B22"/>
    <w:rsid w:val="00A5228B"/>
    <w:rsid w:val="00A52910"/>
    <w:rsid w:val="00A56564"/>
    <w:rsid w:val="00A5756C"/>
    <w:rsid w:val="00A57F6F"/>
    <w:rsid w:val="00A616C5"/>
    <w:rsid w:val="00A6321A"/>
    <w:rsid w:val="00A634BF"/>
    <w:rsid w:val="00A660F2"/>
    <w:rsid w:val="00A66EC2"/>
    <w:rsid w:val="00A67A41"/>
    <w:rsid w:val="00A74303"/>
    <w:rsid w:val="00A751D9"/>
    <w:rsid w:val="00A75B75"/>
    <w:rsid w:val="00A76594"/>
    <w:rsid w:val="00A803C2"/>
    <w:rsid w:val="00A82693"/>
    <w:rsid w:val="00A847AC"/>
    <w:rsid w:val="00A84E69"/>
    <w:rsid w:val="00A8543E"/>
    <w:rsid w:val="00A8614E"/>
    <w:rsid w:val="00A86663"/>
    <w:rsid w:val="00A87CDA"/>
    <w:rsid w:val="00A90807"/>
    <w:rsid w:val="00A90CBF"/>
    <w:rsid w:val="00A9150A"/>
    <w:rsid w:val="00A9176C"/>
    <w:rsid w:val="00A92388"/>
    <w:rsid w:val="00A92FAE"/>
    <w:rsid w:val="00A950EF"/>
    <w:rsid w:val="00AA1A54"/>
    <w:rsid w:val="00AA4579"/>
    <w:rsid w:val="00AA4A7D"/>
    <w:rsid w:val="00AA5469"/>
    <w:rsid w:val="00AA5961"/>
    <w:rsid w:val="00AB0BCB"/>
    <w:rsid w:val="00AB1C5F"/>
    <w:rsid w:val="00AC2E16"/>
    <w:rsid w:val="00AC3697"/>
    <w:rsid w:val="00AC4465"/>
    <w:rsid w:val="00AC67BB"/>
    <w:rsid w:val="00AD125A"/>
    <w:rsid w:val="00AD2631"/>
    <w:rsid w:val="00AD6C48"/>
    <w:rsid w:val="00AE465F"/>
    <w:rsid w:val="00AE536E"/>
    <w:rsid w:val="00AF039F"/>
    <w:rsid w:val="00AF404B"/>
    <w:rsid w:val="00AF5FAE"/>
    <w:rsid w:val="00AF6836"/>
    <w:rsid w:val="00AF79D9"/>
    <w:rsid w:val="00B0123C"/>
    <w:rsid w:val="00B02AC7"/>
    <w:rsid w:val="00B02C77"/>
    <w:rsid w:val="00B0560E"/>
    <w:rsid w:val="00B068ED"/>
    <w:rsid w:val="00B06CE0"/>
    <w:rsid w:val="00B109E4"/>
    <w:rsid w:val="00B12B78"/>
    <w:rsid w:val="00B15162"/>
    <w:rsid w:val="00B16876"/>
    <w:rsid w:val="00B16B45"/>
    <w:rsid w:val="00B20A7E"/>
    <w:rsid w:val="00B20AD8"/>
    <w:rsid w:val="00B220DE"/>
    <w:rsid w:val="00B24EB6"/>
    <w:rsid w:val="00B25FB8"/>
    <w:rsid w:val="00B260BD"/>
    <w:rsid w:val="00B30A44"/>
    <w:rsid w:val="00B3232A"/>
    <w:rsid w:val="00B32E09"/>
    <w:rsid w:val="00B33A18"/>
    <w:rsid w:val="00B33A5B"/>
    <w:rsid w:val="00B362E1"/>
    <w:rsid w:val="00B366D6"/>
    <w:rsid w:val="00B41976"/>
    <w:rsid w:val="00B43148"/>
    <w:rsid w:val="00B43324"/>
    <w:rsid w:val="00B44E64"/>
    <w:rsid w:val="00B4734D"/>
    <w:rsid w:val="00B53101"/>
    <w:rsid w:val="00B54D52"/>
    <w:rsid w:val="00B55B51"/>
    <w:rsid w:val="00B55B7E"/>
    <w:rsid w:val="00B57A82"/>
    <w:rsid w:val="00B60417"/>
    <w:rsid w:val="00B6082D"/>
    <w:rsid w:val="00B6287D"/>
    <w:rsid w:val="00B64D0F"/>
    <w:rsid w:val="00B64ED0"/>
    <w:rsid w:val="00B672F6"/>
    <w:rsid w:val="00B700B5"/>
    <w:rsid w:val="00B8014B"/>
    <w:rsid w:val="00B80A7C"/>
    <w:rsid w:val="00B82ED3"/>
    <w:rsid w:val="00B84C28"/>
    <w:rsid w:val="00B85D0A"/>
    <w:rsid w:val="00B86B7E"/>
    <w:rsid w:val="00B87409"/>
    <w:rsid w:val="00B9334E"/>
    <w:rsid w:val="00B93706"/>
    <w:rsid w:val="00B96CE0"/>
    <w:rsid w:val="00BA191A"/>
    <w:rsid w:val="00BA2B2F"/>
    <w:rsid w:val="00BA4B38"/>
    <w:rsid w:val="00BA78DB"/>
    <w:rsid w:val="00BA7920"/>
    <w:rsid w:val="00BB0569"/>
    <w:rsid w:val="00BB1CC7"/>
    <w:rsid w:val="00BB2BA0"/>
    <w:rsid w:val="00BB4CF8"/>
    <w:rsid w:val="00BB5951"/>
    <w:rsid w:val="00BB6747"/>
    <w:rsid w:val="00BC0021"/>
    <w:rsid w:val="00BC18B8"/>
    <w:rsid w:val="00BC2A96"/>
    <w:rsid w:val="00BC3362"/>
    <w:rsid w:val="00BC408D"/>
    <w:rsid w:val="00BC417B"/>
    <w:rsid w:val="00BD0095"/>
    <w:rsid w:val="00BD14A4"/>
    <w:rsid w:val="00BD1FA5"/>
    <w:rsid w:val="00BD3C7A"/>
    <w:rsid w:val="00BD4108"/>
    <w:rsid w:val="00BD47F3"/>
    <w:rsid w:val="00BD6741"/>
    <w:rsid w:val="00BE0212"/>
    <w:rsid w:val="00BE04A6"/>
    <w:rsid w:val="00BE140E"/>
    <w:rsid w:val="00BE246C"/>
    <w:rsid w:val="00BE247F"/>
    <w:rsid w:val="00BE56DF"/>
    <w:rsid w:val="00BE6D47"/>
    <w:rsid w:val="00BF0733"/>
    <w:rsid w:val="00BF65F2"/>
    <w:rsid w:val="00C00A10"/>
    <w:rsid w:val="00C058BD"/>
    <w:rsid w:val="00C06E64"/>
    <w:rsid w:val="00C07BC5"/>
    <w:rsid w:val="00C12872"/>
    <w:rsid w:val="00C12A21"/>
    <w:rsid w:val="00C172D8"/>
    <w:rsid w:val="00C17B03"/>
    <w:rsid w:val="00C208EC"/>
    <w:rsid w:val="00C2327B"/>
    <w:rsid w:val="00C233CF"/>
    <w:rsid w:val="00C2404B"/>
    <w:rsid w:val="00C25FD3"/>
    <w:rsid w:val="00C2644A"/>
    <w:rsid w:val="00C31FA8"/>
    <w:rsid w:val="00C33560"/>
    <w:rsid w:val="00C35F2F"/>
    <w:rsid w:val="00C3781C"/>
    <w:rsid w:val="00C417CC"/>
    <w:rsid w:val="00C418AB"/>
    <w:rsid w:val="00C419AC"/>
    <w:rsid w:val="00C43472"/>
    <w:rsid w:val="00C444DE"/>
    <w:rsid w:val="00C47B07"/>
    <w:rsid w:val="00C50549"/>
    <w:rsid w:val="00C53D8C"/>
    <w:rsid w:val="00C547CD"/>
    <w:rsid w:val="00C5482C"/>
    <w:rsid w:val="00C556E3"/>
    <w:rsid w:val="00C6053B"/>
    <w:rsid w:val="00C62697"/>
    <w:rsid w:val="00C62CE4"/>
    <w:rsid w:val="00C64C18"/>
    <w:rsid w:val="00C64DD0"/>
    <w:rsid w:val="00C660BE"/>
    <w:rsid w:val="00C7094D"/>
    <w:rsid w:val="00C7138F"/>
    <w:rsid w:val="00C718D4"/>
    <w:rsid w:val="00C7402F"/>
    <w:rsid w:val="00C74B62"/>
    <w:rsid w:val="00C74BE6"/>
    <w:rsid w:val="00C75FA9"/>
    <w:rsid w:val="00C80AD6"/>
    <w:rsid w:val="00C829E2"/>
    <w:rsid w:val="00C84CDF"/>
    <w:rsid w:val="00C8635F"/>
    <w:rsid w:val="00C86630"/>
    <w:rsid w:val="00C90401"/>
    <w:rsid w:val="00C93E3A"/>
    <w:rsid w:val="00C94869"/>
    <w:rsid w:val="00C94D92"/>
    <w:rsid w:val="00C96926"/>
    <w:rsid w:val="00C96D43"/>
    <w:rsid w:val="00CA03CD"/>
    <w:rsid w:val="00CA04EC"/>
    <w:rsid w:val="00CA4307"/>
    <w:rsid w:val="00CA5096"/>
    <w:rsid w:val="00CB067E"/>
    <w:rsid w:val="00CB0B95"/>
    <w:rsid w:val="00CB0CBF"/>
    <w:rsid w:val="00CB3A8A"/>
    <w:rsid w:val="00CB46CA"/>
    <w:rsid w:val="00CB46F9"/>
    <w:rsid w:val="00CB507C"/>
    <w:rsid w:val="00CB56BA"/>
    <w:rsid w:val="00CB726D"/>
    <w:rsid w:val="00CC03C6"/>
    <w:rsid w:val="00CC0DF6"/>
    <w:rsid w:val="00CC20A6"/>
    <w:rsid w:val="00CC4728"/>
    <w:rsid w:val="00CC619F"/>
    <w:rsid w:val="00CC65E7"/>
    <w:rsid w:val="00CC7BB8"/>
    <w:rsid w:val="00CD0114"/>
    <w:rsid w:val="00CD0930"/>
    <w:rsid w:val="00CD4560"/>
    <w:rsid w:val="00CD46E2"/>
    <w:rsid w:val="00CD4F1C"/>
    <w:rsid w:val="00CD62B3"/>
    <w:rsid w:val="00CD703E"/>
    <w:rsid w:val="00CE04FD"/>
    <w:rsid w:val="00CE18F1"/>
    <w:rsid w:val="00CE3FDB"/>
    <w:rsid w:val="00CE48FD"/>
    <w:rsid w:val="00CE5205"/>
    <w:rsid w:val="00CE57B8"/>
    <w:rsid w:val="00CE71D9"/>
    <w:rsid w:val="00CF03B1"/>
    <w:rsid w:val="00CF20D8"/>
    <w:rsid w:val="00CF276B"/>
    <w:rsid w:val="00CF284F"/>
    <w:rsid w:val="00CF2873"/>
    <w:rsid w:val="00CF37CD"/>
    <w:rsid w:val="00CF75A4"/>
    <w:rsid w:val="00D02AFD"/>
    <w:rsid w:val="00D04C98"/>
    <w:rsid w:val="00D059D3"/>
    <w:rsid w:val="00D05D59"/>
    <w:rsid w:val="00D07041"/>
    <w:rsid w:val="00D072B5"/>
    <w:rsid w:val="00D07B02"/>
    <w:rsid w:val="00D07DC4"/>
    <w:rsid w:val="00D1040E"/>
    <w:rsid w:val="00D13644"/>
    <w:rsid w:val="00D14307"/>
    <w:rsid w:val="00D14B29"/>
    <w:rsid w:val="00D17DD1"/>
    <w:rsid w:val="00D220E2"/>
    <w:rsid w:val="00D2372D"/>
    <w:rsid w:val="00D24530"/>
    <w:rsid w:val="00D26D67"/>
    <w:rsid w:val="00D31138"/>
    <w:rsid w:val="00D33998"/>
    <w:rsid w:val="00D33B11"/>
    <w:rsid w:val="00D340BB"/>
    <w:rsid w:val="00D3720C"/>
    <w:rsid w:val="00D404C6"/>
    <w:rsid w:val="00D4142D"/>
    <w:rsid w:val="00D438A1"/>
    <w:rsid w:val="00D46110"/>
    <w:rsid w:val="00D4680A"/>
    <w:rsid w:val="00D4771C"/>
    <w:rsid w:val="00D50A81"/>
    <w:rsid w:val="00D52126"/>
    <w:rsid w:val="00D544AC"/>
    <w:rsid w:val="00D56825"/>
    <w:rsid w:val="00D57254"/>
    <w:rsid w:val="00D57491"/>
    <w:rsid w:val="00D576B0"/>
    <w:rsid w:val="00D616B3"/>
    <w:rsid w:val="00D64BEB"/>
    <w:rsid w:val="00D66CBA"/>
    <w:rsid w:val="00D7160E"/>
    <w:rsid w:val="00D7682D"/>
    <w:rsid w:val="00D7742B"/>
    <w:rsid w:val="00D843D9"/>
    <w:rsid w:val="00D87963"/>
    <w:rsid w:val="00D9074B"/>
    <w:rsid w:val="00D90E1D"/>
    <w:rsid w:val="00D9107C"/>
    <w:rsid w:val="00D91FA4"/>
    <w:rsid w:val="00D94361"/>
    <w:rsid w:val="00D9501B"/>
    <w:rsid w:val="00D97A22"/>
    <w:rsid w:val="00DA126C"/>
    <w:rsid w:val="00DA2FD4"/>
    <w:rsid w:val="00DA313A"/>
    <w:rsid w:val="00DA34C4"/>
    <w:rsid w:val="00DA3C29"/>
    <w:rsid w:val="00DA3C7A"/>
    <w:rsid w:val="00DA41E8"/>
    <w:rsid w:val="00DA4844"/>
    <w:rsid w:val="00DB0B8F"/>
    <w:rsid w:val="00DB1102"/>
    <w:rsid w:val="00DB19AF"/>
    <w:rsid w:val="00DB4790"/>
    <w:rsid w:val="00DB7A43"/>
    <w:rsid w:val="00DB7FD4"/>
    <w:rsid w:val="00DC0288"/>
    <w:rsid w:val="00DC05F2"/>
    <w:rsid w:val="00DC07DD"/>
    <w:rsid w:val="00DC1977"/>
    <w:rsid w:val="00DC23F5"/>
    <w:rsid w:val="00DC2762"/>
    <w:rsid w:val="00DC297D"/>
    <w:rsid w:val="00DC2A6F"/>
    <w:rsid w:val="00DC3E53"/>
    <w:rsid w:val="00DC3EE3"/>
    <w:rsid w:val="00DC589F"/>
    <w:rsid w:val="00DC63A0"/>
    <w:rsid w:val="00DC7013"/>
    <w:rsid w:val="00DC7CC8"/>
    <w:rsid w:val="00DD2FA5"/>
    <w:rsid w:val="00DE41A1"/>
    <w:rsid w:val="00DE5A91"/>
    <w:rsid w:val="00DE5B18"/>
    <w:rsid w:val="00DE75E3"/>
    <w:rsid w:val="00DF020E"/>
    <w:rsid w:val="00DF08C1"/>
    <w:rsid w:val="00DF09D1"/>
    <w:rsid w:val="00DF21C6"/>
    <w:rsid w:val="00DF252E"/>
    <w:rsid w:val="00DF57CE"/>
    <w:rsid w:val="00DF7F0A"/>
    <w:rsid w:val="00E009D5"/>
    <w:rsid w:val="00E00FE7"/>
    <w:rsid w:val="00E03265"/>
    <w:rsid w:val="00E05307"/>
    <w:rsid w:val="00E05BD3"/>
    <w:rsid w:val="00E0660B"/>
    <w:rsid w:val="00E148B0"/>
    <w:rsid w:val="00E1647D"/>
    <w:rsid w:val="00E17AF4"/>
    <w:rsid w:val="00E21DC6"/>
    <w:rsid w:val="00E23569"/>
    <w:rsid w:val="00E25E50"/>
    <w:rsid w:val="00E26239"/>
    <w:rsid w:val="00E26D7C"/>
    <w:rsid w:val="00E3444D"/>
    <w:rsid w:val="00E35790"/>
    <w:rsid w:val="00E362B0"/>
    <w:rsid w:val="00E4296C"/>
    <w:rsid w:val="00E42CA9"/>
    <w:rsid w:val="00E44C09"/>
    <w:rsid w:val="00E46067"/>
    <w:rsid w:val="00E4607D"/>
    <w:rsid w:val="00E51BE7"/>
    <w:rsid w:val="00E51DA6"/>
    <w:rsid w:val="00E52830"/>
    <w:rsid w:val="00E60F2E"/>
    <w:rsid w:val="00E62B73"/>
    <w:rsid w:val="00E62B79"/>
    <w:rsid w:val="00E62DA5"/>
    <w:rsid w:val="00E66529"/>
    <w:rsid w:val="00E67972"/>
    <w:rsid w:val="00E7027C"/>
    <w:rsid w:val="00E71EAB"/>
    <w:rsid w:val="00E73AFA"/>
    <w:rsid w:val="00E74424"/>
    <w:rsid w:val="00E748CB"/>
    <w:rsid w:val="00E74C24"/>
    <w:rsid w:val="00E75C3B"/>
    <w:rsid w:val="00E760D6"/>
    <w:rsid w:val="00E77080"/>
    <w:rsid w:val="00E82CB9"/>
    <w:rsid w:val="00E82F3B"/>
    <w:rsid w:val="00E83FE9"/>
    <w:rsid w:val="00E90924"/>
    <w:rsid w:val="00E90D13"/>
    <w:rsid w:val="00E916CC"/>
    <w:rsid w:val="00E93478"/>
    <w:rsid w:val="00E946CC"/>
    <w:rsid w:val="00E952A7"/>
    <w:rsid w:val="00E956B9"/>
    <w:rsid w:val="00E96D1E"/>
    <w:rsid w:val="00E9798C"/>
    <w:rsid w:val="00EA2252"/>
    <w:rsid w:val="00EA241C"/>
    <w:rsid w:val="00EA2B24"/>
    <w:rsid w:val="00EA41AB"/>
    <w:rsid w:val="00EA4B3A"/>
    <w:rsid w:val="00EA554E"/>
    <w:rsid w:val="00EA5769"/>
    <w:rsid w:val="00EA61FE"/>
    <w:rsid w:val="00EA752E"/>
    <w:rsid w:val="00EA78FC"/>
    <w:rsid w:val="00EB0FDB"/>
    <w:rsid w:val="00EB1600"/>
    <w:rsid w:val="00EB2451"/>
    <w:rsid w:val="00EB2979"/>
    <w:rsid w:val="00EB297F"/>
    <w:rsid w:val="00EB2B77"/>
    <w:rsid w:val="00EB34C2"/>
    <w:rsid w:val="00EB4D04"/>
    <w:rsid w:val="00EB4EEF"/>
    <w:rsid w:val="00EC08E0"/>
    <w:rsid w:val="00EC25E8"/>
    <w:rsid w:val="00EC3D67"/>
    <w:rsid w:val="00EC4F35"/>
    <w:rsid w:val="00EC7654"/>
    <w:rsid w:val="00ED2153"/>
    <w:rsid w:val="00ED3515"/>
    <w:rsid w:val="00ED3EAE"/>
    <w:rsid w:val="00EE0AD7"/>
    <w:rsid w:val="00EE1AD0"/>
    <w:rsid w:val="00EE1D2F"/>
    <w:rsid w:val="00EE1F58"/>
    <w:rsid w:val="00EE2491"/>
    <w:rsid w:val="00EE5EE9"/>
    <w:rsid w:val="00EE75EA"/>
    <w:rsid w:val="00EF04BF"/>
    <w:rsid w:val="00EF04CE"/>
    <w:rsid w:val="00EF1C61"/>
    <w:rsid w:val="00EF1EA7"/>
    <w:rsid w:val="00EF319F"/>
    <w:rsid w:val="00EF5B22"/>
    <w:rsid w:val="00F00376"/>
    <w:rsid w:val="00F0063D"/>
    <w:rsid w:val="00F00759"/>
    <w:rsid w:val="00F01AF2"/>
    <w:rsid w:val="00F01E09"/>
    <w:rsid w:val="00F02A27"/>
    <w:rsid w:val="00F06916"/>
    <w:rsid w:val="00F07B61"/>
    <w:rsid w:val="00F134D9"/>
    <w:rsid w:val="00F13E5E"/>
    <w:rsid w:val="00F15B15"/>
    <w:rsid w:val="00F22123"/>
    <w:rsid w:val="00F271C0"/>
    <w:rsid w:val="00F27671"/>
    <w:rsid w:val="00F30B1C"/>
    <w:rsid w:val="00F30C48"/>
    <w:rsid w:val="00F354E0"/>
    <w:rsid w:val="00F35D2E"/>
    <w:rsid w:val="00F36D44"/>
    <w:rsid w:val="00F42190"/>
    <w:rsid w:val="00F43754"/>
    <w:rsid w:val="00F43D52"/>
    <w:rsid w:val="00F447B0"/>
    <w:rsid w:val="00F454D0"/>
    <w:rsid w:val="00F4656D"/>
    <w:rsid w:val="00F47A8E"/>
    <w:rsid w:val="00F5179F"/>
    <w:rsid w:val="00F51CA9"/>
    <w:rsid w:val="00F51E89"/>
    <w:rsid w:val="00F524F1"/>
    <w:rsid w:val="00F5271D"/>
    <w:rsid w:val="00F5272F"/>
    <w:rsid w:val="00F53622"/>
    <w:rsid w:val="00F54248"/>
    <w:rsid w:val="00F54C83"/>
    <w:rsid w:val="00F552BE"/>
    <w:rsid w:val="00F55EBA"/>
    <w:rsid w:val="00F56B6F"/>
    <w:rsid w:val="00F571FE"/>
    <w:rsid w:val="00F628FC"/>
    <w:rsid w:val="00F62F92"/>
    <w:rsid w:val="00F64831"/>
    <w:rsid w:val="00F66044"/>
    <w:rsid w:val="00F718AE"/>
    <w:rsid w:val="00F71EEC"/>
    <w:rsid w:val="00F7236D"/>
    <w:rsid w:val="00F7438E"/>
    <w:rsid w:val="00F771C5"/>
    <w:rsid w:val="00F773FA"/>
    <w:rsid w:val="00F83BC3"/>
    <w:rsid w:val="00F83BDF"/>
    <w:rsid w:val="00F84DAB"/>
    <w:rsid w:val="00F85C63"/>
    <w:rsid w:val="00F9665C"/>
    <w:rsid w:val="00F97297"/>
    <w:rsid w:val="00FA1C62"/>
    <w:rsid w:val="00FA1C7F"/>
    <w:rsid w:val="00FA279E"/>
    <w:rsid w:val="00FA46DF"/>
    <w:rsid w:val="00FA5105"/>
    <w:rsid w:val="00FA6186"/>
    <w:rsid w:val="00FA6E60"/>
    <w:rsid w:val="00FB0B3E"/>
    <w:rsid w:val="00FB0DF8"/>
    <w:rsid w:val="00FB3341"/>
    <w:rsid w:val="00FB3D0D"/>
    <w:rsid w:val="00FB561F"/>
    <w:rsid w:val="00FB6BE7"/>
    <w:rsid w:val="00FB7E62"/>
    <w:rsid w:val="00FC186A"/>
    <w:rsid w:val="00FC7C98"/>
    <w:rsid w:val="00FD0C12"/>
    <w:rsid w:val="00FD43CE"/>
    <w:rsid w:val="00FD4E2B"/>
    <w:rsid w:val="00FD7EE1"/>
    <w:rsid w:val="00FE0815"/>
    <w:rsid w:val="00FE26DD"/>
    <w:rsid w:val="00FE29FB"/>
    <w:rsid w:val="00FE47BB"/>
    <w:rsid w:val="00FF1429"/>
    <w:rsid w:val="00FF2B48"/>
    <w:rsid w:val="00FF35D0"/>
    <w:rsid w:val="00FF3BB8"/>
    <w:rsid w:val="00FF598E"/>
    <w:rsid w:val="00FF6465"/>
    <w:rsid w:val="00FF75BE"/>
    <w:rsid w:val="2FF919AD"/>
    <w:rsid w:val="316C0F25"/>
    <w:rsid w:val="3EB0125F"/>
    <w:rsid w:val="59EE7080"/>
    <w:rsid w:val="754D3F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4B81D95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semiHidden="0" w:uiPriority="9" w:qFormat="1"/>
    <w:lsdException w:name="heading 3" w:semiHidden="0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semiHidden="0" w:uiPriority="1" w:unhideWhenUsed="0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qFormat="1"/>
    <w:lsdException w:name="footer" w:semiHidden="0" w:qFormat="1"/>
    <w:lsdException w:name="caption" w:semiHidden="0" w:uiPriority="35" w:qFormat="1"/>
    <w:lsdException w:name="Title" w:semiHidden="0" w:uiPriority="10" w:unhideWhenUsed="0" w:qFormat="1"/>
    <w:lsdException w:name="Default Paragraph Font" w:uiPriority="1" w:qFormat="1"/>
    <w:lsdException w:name="Body Text" w:semiHidden="0" w:uiPriority="1" w:unhideWhenUsed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Preformatted" w:qFormat="1"/>
    <w:lsdException w:name="Normal Table" w:qFormat="1"/>
    <w:lsdException w:name="Balloon Text" w:qFormat="1"/>
    <w:lsdException w:name="Table Grid" w:semiHidden="0" w:uiPriority="39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1"/>
    <w:qFormat/>
    <w:pPr>
      <w:widowControl w:val="0"/>
      <w:autoSpaceDE w:val="0"/>
      <w:autoSpaceDN w:val="0"/>
      <w:spacing w:before="90" w:after="0" w:line="240" w:lineRule="auto"/>
      <w:ind w:left="1015"/>
      <w:outlineLvl w:val="0"/>
    </w:pPr>
    <w:rPr>
      <w:rFonts w:ascii="Times New Roman" w:eastAsia="Times New Roman" w:hAnsi="Times New Roman" w:cs="Times New Roman"/>
      <w:b/>
      <w:bCs/>
      <w:sz w:val="24"/>
      <w:szCs w:val="24"/>
      <w:lang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bidi="en-US"/>
    </w:rPr>
  </w:style>
  <w:style w:type="paragraph" w:styleId="Caption">
    <w:name w:val="caption"/>
    <w:basedOn w:val="Normal"/>
    <w:next w:val="Normal"/>
    <w:uiPriority w:val="35"/>
    <w:unhideWhenUsed/>
    <w:qFormat/>
    <w:pPr>
      <w:spacing w:line="240" w:lineRule="auto"/>
    </w:pPr>
    <w:rPr>
      <w:b/>
      <w:bCs/>
      <w:color w:val="4F81BD" w:themeColor="accent1"/>
      <w:sz w:val="18"/>
      <w:szCs w:val="18"/>
      <w:lang w:val="id-ID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uiPriority w:val="1"/>
    <w:qFormat/>
    <w:pPr>
      <w:widowControl w:val="0"/>
      <w:autoSpaceDE w:val="0"/>
      <w:autoSpaceDN w:val="0"/>
      <w:spacing w:before="137" w:after="0" w:line="240" w:lineRule="auto"/>
      <w:ind w:left="201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1"/>
    <w:qFormat/>
    <w:rPr>
      <w:rFonts w:ascii="Times New Roman" w:eastAsia="Times New Roman" w:hAnsi="Times New Roman" w:cs="Times New Roman"/>
      <w:b/>
      <w:bCs/>
      <w:sz w:val="24"/>
      <w:szCs w:val="24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paragraph" w:styleId="ListParagraph">
    <w:name w:val="List Paragraph"/>
    <w:aliases w:val="Body of text,List Paragraph1,Colorful List - Accent 11,kepala 1,Body of text+1,Body of text+2,Body of text+3,List Paragraph11,KEPALA 3,Body of textCxSp,Lis,Heading 31,Body of text1,kepala 11,Body of text2,kepala 12,Body of text3,kepala 13"/>
    <w:basedOn w:val="Normal"/>
    <w:link w:val="ListParagraphChar"/>
    <w:qFormat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Colorful List - Accent 11 Char,kepala 1 Char,Body of text+1 Char,Body of text+2 Char,Body of text+3 Char,List Paragraph11 Char,KEPALA 3 Char,Body of textCxSp Char,Lis Char,Heading 31 Char"/>
    <w:basedOn w:val="DefaultParagraphFont"/>
    <w:link w:val="ListParagraph"/>
    <w:qFormat/>
  </w:style>
  <w:style w:type="character" w:customStyle="1" w:styleId="BodyTextChar">
    <w:name w:val="Body Text Char"/>
    <w:basedOn w:val="DefaultParagraphFont"/>
    <w:link w:val="BodyText"/>
    <w:uiPriority w:val="1"/>
    <w:qFormat/>
    <w:rPr>
      <w:rFonts w:ascii="Times New Roman" w:eastAsia="Times New Roman" w:hAnsi="Times New Roman" w:cs="Times New Roman"/>
      <w:sz w:val="24"/>
      <w:szCs w:val="24"/>
      <w:lang w:bidi="en-US"/>
    </w:rPr>
  </w:style>
  <w:style w:type="paragraph" w:customStyle="1" w:styleId="TableParagraph">
    <w:name w:val="Table Paragraph"/>
    <w:basedOn w:val="Normal"/>
    <w:uiPriority w:val="1"/>
    <w:qFormat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markedcontent">
    <w:name w:val="markedcontent"/>
    <w:basedOn w:val="DefaultParagraphFont"/>
  </w:style>
  <w:style w:type="paragraph" w:customStyle="1" w:styleId="Default">
    <w:name w:val="Default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Pr>
      <w:rFonts w:ascii="Courier New" w:eastAsia="Times New Roman" w:hAnsi="Courier New" w:cs="Courier New"/>
    </w:rPr>
  </w:style>
  <w:style w:type="character" w:customStyle="1" w:styleId="y2iqfc">
    <w:name w:val="y2iqfc"/>
    <w:basedOn w:val="DefaultParagraphFont"/>
  </w:style>
  <w:style w:type="character" w:styleId="PlaceholderText">
    <w:name w:val="Placeholder Text"/>
    <w:basedOn w:val="DefaultParagraphFont"/>
    <w:uiPriority w:val="99"/>
    <w:semiHidden/>
    <w:rsid w:val="003F37CC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semiHidden="0" w:uiPriority="9" w:qFormat="1"/>
    <w:lsdException w:name="heading 3" w:semiHidden="0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semiHidden="0" w:uiPriority="1" w:unhideWhenUsed="0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qFormat="1"/>
    <w:lsdException w:name="footer" w:semiHidden="0" w:qFormat="1"/>
    <w:lsdException w:name="caption" w:semiHidden="0" w:uiPriority="35" w:qFormat="1"/>
    <w:lsdException w:name="Title" w:semiHidden="0" w:uiPriority="10" w:unhideWhenUsed="0" w:qFormat="1"/>
    <w:lsdException w:name="Default Paragraph Font" w:uiPriority="1" w:qFormat="1"/>
    <w:lsdException w:name="Body Text" w:semiHidden="0" w:uiPriority="1" w:unhideWhenUsed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Preformatted" w:qFormat="1"/>
    <w:lsdException w:name="Normal Table" w:qFormat="1"/>
    <w:lsdException w:name="Balloon Text" w:qFormat="1"/>
    <w:lsdException w:name="Table Grid" w:semiHidden="0" w:uiPriority="39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1"/>
    <w:qFormat/>
    <w:pPr>
      <w:widowControl w:val="0"/>
      <w:autoSpaceDE w:val="0"/>
      <w:autoSpaceDN w:val="0"/>
      <w:spacing w:before="90" w:after="0" w:line="240" w:lineRule="auto"/>
      <w:ind w:left="1015"/>
      <w:outlineLvl w:val="0"/>
    </w:pPr>
    <w:rPr>
      <w:rFonts w:ascii="Times New Roman" w:eastAsia="Times New Roman" w:hAnsi="Times New Roman" w:cs="Times New Roman"/>
      <w:b/>
      <w:bCs/>
      <w:sz w:val="24"/>
      <w:szCs w:val="24"/>
      <w:lang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qFormat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bidi="en-US"/>
    </w:rPr>
  </w:style>
  <w:style w:type="paragraph" w:styleId="Caption">
    <w:name w:val="caption"/>
    <w:basedOn w:val="Normal"/>
    <w:next w:val="Normal"/>
    <w:uiPriority w:val="35"/>
    <w:unhideWhenUsed/>
    <w:qFormat/>
    <w:pPr>
      <w:spacing w:line="240" w:lineRule="auto"/>
    </w:pPr>
    <w:rPr>
      <w:b/>
      <w:bCs/>
      <w:color w:val="4F81BD" w:themeColor="accent1"/>
      <w:sz w:val="18"/>
      <w:szCs w:val="18"/>
      <w:lang w:val="id-ID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3">
    <w:name w:val="toc 3"/>
    <w:basedOn w:val="Normal"/>
    <w:next w:val="Normal"/>
    <w:uiPriority w:val="1"/>
    <w:qFormat/>
    <w:pPr>
      <w:widowControl w:val="0"/>
      <w:autoSpaceDE w:val="0"/>
      <w:autoSpaceDN w:val="0"/>
      <w:spacing w:before="137" w:after="0" w:line="240" w:lineRule="auto"/>
      <w:ind w:left="2010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1"/>
    <w:qFormat/>
    <w:rPr>
      <w:rFonts w:ascii="Times New Roman" w:eastAsia="Times New Roman" w:hAnsi="Times New Roman" w:cs="Times New Roman"/>
      <w:b/>
      <w:bCs/>
      <w:sz w:val="24"/>
      <w:szCs w:val="24"/>
      <w:lang w:bidi="en-US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paragraph" w:styleId="ListParagraph">
    <w:name w:val="List Paragraph"/>
    <w:aliases w:val="Body of text,List Paragraph1,Colorful List - Accent 11,kepala 1,Body of text+1,Body of text+2,Body of text+3,List Paragraph11,KEPALA 3,Body of textCxSp,Lis,Heading 31,Body of text1,kepala 11,Body of text2,kepala 12,Body of text3,kepala 13"/>
    <w:basedOn w:val="Normal"/>
    <w:link w:val="ListParagraphChar"/>
    <w:qFormat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Colorful List - Accent 11 Char,kepala 1 Char,Body of text+1 Char,Body of text+2 Char,Body of text+3 Char,List Paragraph11 Char,KEPALA 3 Char,Body of textCxSp Char,Lis Char,Heading 31 Char"/>
    <w:basedOn w:val="DefaultParagraphFont"/>
    <w:link w:val="ListParagraph"/>
    <w:qFormat/>
  </w:style>
  <w:style w:type="character" w:customStyle="1" w:styleId="BodyTextChar">
    <w:name w:val="Body Text Char"/>
    <w:basedOn w:val="DefaultParagraphFont"/>
    <w:link w:val="BodyText"/>
    <w:uiPriority w:val="1"/>
    <w:qFormat/>
    <w:rPr>
      <w:rFonts w:ascii="Times New Roman" w:eastAsia="Times New Roman" w:hAnsi="Times New Roman" w:cs="Times New Roman"/>
      <w:sz w:val="24"/>
      <w:szCs w:val="24"/>
      <w:lang w:bidi="en-US"/>
    </w:rPr>
  </w:style>
  <w:style w:type="paragraph" w:customStyle="1" w:styleId="TableParagraph">
    <w:name w:val="Table Paragraph"/>
    <w:basedOn w:val="Normal"/>
    <w:uiPriority w:val="1"/>
    <w:qFormat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markedcontent">
    <w:name w:val="markedcontent"/>
    <w:basedOn w:val="DefaultParagraphFont"/>
  </w:style>
  <w:style w:type="paragraph" w:customStyle="1" w:styleId="Default">
    <w:name w:val="Default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Pr>
      <w:rFonts w:ascii="Courier New" w:eastAsia="Times New Roman" w:hAnsi="Courier New" w:cs="Courier New"/>
    </w:rPr>
  </w:style>
  <w:style w:type="character" w:customStyle="1" w:styleId="y2iqfc">
    <w:name w:val="y2iqfc"/>
    <w:basedOn w:val="DefaultParagraphFont"/>
  </w:style>
  <w:style w:type="character" w:styleId="PlaceholderText">
    <w:name w:val="Placeholder Text"/>
    <w:basedOn w:val="DefaultParagraphFont"/>
    <w:uiPriority w:val="99"/>
    <w:semiHidden/>
    <w:rsid w:val="003F37C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692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38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833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microsoft.com/office/2007/relationships/stylesWithEffects" Target="stylesWithEffect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0DE847D6-43F1-47D3-9256-2F378CAF6B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23</Words>
  <Characters>355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wahyu</cp:lastModifiedBy>
  <cp:revision>2</cp:revision>
  <cp:lastPrinted>2023-06-09T03:41:00Z</cp:lastPrinted>
  <dcterms:created xsi:type="dcterms:W3CDTF">2023-11-27T02:37:00Z</dcterms:created>
  <dcterms:modified xsi:type="dcterms:W3CDTF">2023-11-27T02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0017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15ed5e4b-b382-3402-8789-6c4918cb92e8</vt:lpwstr>
  </property>
  <property fmtid="{D5CDD505-2E9C-101B-9397-08002B2CF9AE}" pid="25" name="Mendeley Citation Style_1">
    <vt:lpwstr>http://www.zotero.org/styles/apa</vt:lpwstr>
  </property>
</Properties>
</file>